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D49303" w14:textId="1C927E56" w:rsidR="00C529E0" w:rsidRPr="00377054" w:rsidRDefault="00B50D3C" w:rsidP="00BF3FB1">
      <w:pPr>
        <w:rPr>
          <w:rFonts w:ascii="Cordia New" w:hAnsi="Cordia New" w:cs="Cordia New"/>
          <w:sz w:val="26"/>
          <w:szCs w:val="26"/>
        </w:rPr>
      </w:pPr>
      <w:r w:rsidRPr="00377054">
        <w:rPr>
          <w:rFonts w:ascii="Cordia New" w:hAnsi="Cordia New" w:cs="Cordia New"/>
          <w:b/>
          <w:bCs/>
          <w:sz w:val="26"/>
          <w:szCs w:val="26"/>
        </w:rPr>
        <w:t>Additional table 2</w:t>
      </w:r>
      <w:r w:rsidR="00C529E0" w:rsidRPr="00377054">
        <w:rPr>
          <w:rFonts w:ascii="Cordia New" w:hAnsi="Cordia New" w:cs="Cordia New"/>
          <w:b/>
          <w:bCs/>
          <w:sz w:val="26"/>
          <w:szCs w:val="26"/>
        </w:rPr>
        <w:t xml:space="preserve"> </w:t>
      </w:r>
      <w:r w:rsidR="00335220" w:rsidRPr="00335220">
        <w:rPr>
          <w:rFonts w:ascii="Cordia New" w:hAnsi="Cordia New" w:cs="Cordia New"/>
          <w:sz w:val="26"/>
          <w:szCs w:val="26"/>
        </w:rPr>
        <w:t>Com</w:t>
      </w:r>
      <w:r w:rsidR="00335220">
        <w:rPr>
          <w:rFonts w:ascii="Cordia New" w:hAnsi="Cordia New" w:cs="Cordia New"/>
          <w:sz w:val="26"/>
          <w:szCs w:val="26"/>
        </w:rPr>
        <w:t>parison of b</w:t>
      </w:r>
      <w:r w:rsidR="00C529E0" w:rsidRPr="00377054">
        <w:rPr>
          <w:rFonts w:ascii="Cordia New" w:hAnsi="Cordia New" w:cs="Cordia New"/>
          <w:sz w:val="26"/>
          <w:szCs w:val="26"/>
        </w:rPr>
        <w:t xml:space="preserve">acterial </w:t>
      </w:r>
      <w:r w:rsidR="00683AB2" w:rsidRPr="00377054">
        <w:rPr>
          <w:rFonts w:ascii="Cordia New" w:hAnsi="Cordia New" w:cs="Cordia New"/>
          <w:sz w:val="26"/>
          <w:szCs w:val="26"/>
        </w:rPr>
        <w:t>genera</w:t>
      </w:r>
      <w:r w:rsidR="00C529E0" w:rsidRPr="00377054">
        <w:rPr>
          <w:rFonts w:ascii="Cordia New" w:hAnsi="Cordia New" w:cs="Cordia New"/>
          <w:sz w:val="26"/>
          <w:szCs w:val="26"/>
        </w:rPr>
        <w:t xml:space="preserve"> </w:t>
      </w:r>
      <w:r w:rsidR="00335220">
        <w:rPr>
          <w:rFonts w:ascii="Cordia New" w:hAnsi="Cordia New" w:cs="Cordia New"/>
          <w:sz w:val="26"/>
          <w:szCs w:val="26"/>
        </w:rPr>
        <w:t>isolated from</w:t>
      </w:r>
      <w:r w:rsidR="00C529E0" w:rsidRPr="00377054">
        <w:rPr>
          <w:rFonts w:ascii="Cordia New" w:hAnsi="Cordia New" w:cs="Cordia New"/>
          <w:sz w:val="26"/>
          <w:szCs w:val="26"/>
        </w:rPr>
        <w:t xml:space="preserve"> </w:t>
      </w:r>
      <w:r w:rsidR="00335220">
        <w:rPr>
          <w:rFonts w:ascii="Cordia New" w:hAnsi="Cordia New" w:cs="Cordia New"/>
          <w:sz w:val="26"/>
          <w:szCs w:val="26"/>
        </w:rPr>
        <w:t xml:space="preserve">the </w:t>
      </w:r>
      <w:r w:rsidR="00C529E0" w:rsidRPr="00377054">
        <w:rPr>
          <w:rFonts w:ascii="Cordia New" w:hAnsi="Cordia New" w:cs="Cordia New"/>
          <w:sz w:val="26"/>
          <w:szCs w:val="26"/>
        </w:rPr>
        <w:t>porcine respiratory tract</w:t>
      </w:r>
      <w:r w:rsidR="00335220">
        <w:rPr>
          <w:rFonts w:ascii="Cordia New" w:hAnsi="Cordia New" w:cs="Cordia New"/>
          <w:sz w:val="26"/>
          <w:szCs w:val="26"/>
        </w:rPr>
        <w:t xml:space="preserve"> in other published studies (the first tick) compared</w:t>
      </w:r>
      <w:r w:rsidR="00683AB2" w:rsidRPr="00377054">
        <w:rPr>
          <w:rFonts w:ascii="Cordia New" w:hAnsi="Cordia New" w:cs="Cordia New"/>
          <w:sz w:val="26"/>
          <w:szCs w:val="26"/>
        </w:rPr>
        <w:t xml:space="preserve"> </w:t>
      </w:r>
      <w:r w:rsidR="00335220">
        <w:rPr>
          <w:rFonts w:ascii="Cordia New" w:hAnsi="Cordia New" w:cs="Cordia New"/>
          <w:sz w:val="26"/>
          <w:szCs w:val="26"/>
        </w:rPr>
        <w:t>to</w:t>
      </w:r>
      <w:r w:rsidR="00683AB2" w:rsidRPr="00377054">
        <w:rPr>
          <w:rFonts w:ascii="Cordia New" w:hAnsi="Cordia New" w:cs="Cordia New"/>
          <w:sz w:val="26"/>
          <w:szCs w:val="26"/>
        </w:rPr>
        <w:t xml:space="preserve"> our study</w:t>
      </w:r>
      <w:r w:rsidR="00335220">
        <w:rPr>
          <w:rFonts w:ascii="Cordia New" w:hAnsi="Cordia New" w:cs="Cordia New"/>
          <w:sz w:val="26"/>
          <w:szCs w:val="26"/>
        </w:rPr>
        <w:t xml:space="preserve"> (the second tick)</w:t>
      </w:r>
      <w:r w:rsidR="00683AB2" w:rsidRPr="00377054">
        <w:rPr>
          <w:rFonts w:ascii="Cordia New" w:hAnsi="Cordia New" w:cs="Cordia New"/>
          <w:sz w:val="26"/>
          <w:szCs w:val="26"/>
        </w:rPr>
        <w:t>.</w:t>
      </w:r>
    </w:p>
    <w:p w14:paraId="5418D86B" w14:textId="77777777" w:rsidR="00B50D3C" w:rsidRPr="00377054" w:rsidRDefault="00B50D3C" w:rsidP="00BF3FB1">
      <w:pPr>
        <w:rPr>
          <w:rFonts w:ascii="Cordia New" w:hAnsi="Cordia New" w:cs="Cordia New"/>
          <w:sz w:val="26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3"/>
        <w:gridCol w:w="1741"/>
        <w:gridCol w:w="1755"/>
        <w:gridCol w:w="1784"/>
        <w:gridCol w:w="1767"/>
      </w:tblGrid>
      <w:tr w:rsidR="00C529E0" w:rsidRPr="00377054" w14:paraId="20364B1C" w14:textId="77777777" w:rsidTr="00683AB2">
        <w:tc>
          <w:tcPr>
            <w:tcW w:w="1963" w:type="dxa"/>
            <w:tcBorders>
              <w:top w:val="single" w:sz="4" w:space="0" w:color="auto"/>
            </w:tcBorders>
          </w:tcPr>
          <w:p w14:paraId="5833644D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Bacterial genus</w:t>
            </w:r>
          </w:p>
        </w:tc>
        <w:tc>
          <w:tcPr>
            <w:tcW w:w="528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69BB93C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Porcine respiratory region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5F1E15C7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Reference</w:t>
            </w:r>
          </w:p>
        </w:tc>
      </w:tr>
      <w:tr w:rsidR="00C529E0" w:rsidRPr="00377054" w14:paraId="1F45EC79" w14:textId="77777777" w:rsidTr="00683AB2">
        <w:tc>
          <w:tcPr>
            <w:tcW w:w="1963" w:type="dxa"/>
            <w:tcBorders>
              <w:bottom w:val="single" w:sz="4" w:space="0" w:color="auto"/>
            </w:tcBorders>
          </w:tcPr>
          <w:p w14:paraId="5DEC4684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  <w:tc>
          <w:tcPr>
            <w:tcW w:w="1741" w:type="dxa"/>
            <w:tcBorders>
              <w:top w:val="single" w:sz="4" w:space="0" w:color="auto"/>
              <w:bottom w:val="single" w:sz="4" w:space="0" w:color="auto"/>
            </w:tcBorders>
          </w:tcPr>
          <w:p w14:paraId="4C5A0B85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Lung</w:t>
            </w:r>
          </w:p>
        </w:tc>
        <w:tc>
          <w:tcPr>
            <w:tcW w:w="1755" w:type="dxa"/>
            <w:tcBorders>
              <w:top w:val="single" w:sz="4" w:space="0" w:color="auto"/>
              <w:bottom w:val="single" w:sz="4" w:space="0" w:color="auto"/>
            </w:tcBorders>
          </w:tcPr>
          <w:p w14:paraId="3578D7CA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Lymph node and tonsil</w:t>
            </w:r>
          </w:p>
        </w:tc>
        <w:tc>
          <w:tcPr>
            <w:tcW w:w="1784" w:type="dxa"/>
            <w:tcBorders>
              <w:top w:val="single" w:sz="4" w:space="0" w:color="auto"/>
              <w:bottom w:val="single" w:sz="4" w:space="0" w:color="auto"/>
            </w:tcBorders>
          </w:tcPr>
          <w:p w14:paraId="77FB3E7D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Nasal, oropharynx, trachea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7C994701" w14:textId="77777777" w:rsidR="00C529E0" w:rsidRPr="00377054" w:rsidRDefault="00C529E0" w:rsidP="00BF3FB1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</w:tr>
      <w:tr w:rsidR="00395FF9" w:rsidRPr="00377054" w14:paraId="0CA38ED6" w14:textId="77777777" w:rsidTr="00683AB2">
        <w:tc>
          <w:tcPr>
            <w:tcW w:w="1963" w:type="dxa"/>
            <w:tcBorders>
              <w:top w:val="single" w:sz="4" w:space="0" w:color="auto"/>
            </w:tcBorders>
          </w:tcPr>
          <w:p w14:paraId="588DA237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Acidovorax</w:t>
            </w:r>
          </w:p>
        </w:tc>
        <w:tc>
          <w:tcPr>
            <w:tcW w:w="1741" w:type="dxa"/>
            <w:tcBorders>
              <w:top w:val="single" w:sz="4" w:space="0" w:color="auto"/>
            </w:tcBorders>
          </w:tcPr>
          <w:p w14:paraId="4C950407" w14:textId="77777777" w:rsidR="00395FF9" w:rsidRPr="00377054" w:rsidRDefault="00116804" w:rsidP="00BF3FB1">
            <w:pPr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l08L0Rpc3BsYXlUZXh0PjxyZWNv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l08L0Rpc3BsYXlUZXh0PjxyZWNv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, 2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top w:val="single" w:sz="4" w:space="0" w:color="auto"/>
            </w:tcBorders>
          </w:tcPr>
          <w:p w14:paraId="0BC8578A" w14:textId="77777777" w:rsidR="00395FF9" w:rsidRPr="00377054" w:rsidRDefault="00395FF9" w:rsidP="00BF3FB1">
            <w:pPr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="00116804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116804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✓</w:t>
            </w:r>
          </w:p>
        </w:tc>
        <w:tc>
          <w:tcPr>
            <w:tcW w:w="1784" w:type="dxa"/>
            <w:tcBorders>
              <w:top w:val="single" w:sz="4" w:space="0" w:color="auto"/>
            </w:tcBorders>
          </w:tcPr>
          <w:p w14:paraId="1FD2F831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="00116804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116804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7B8825F8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Huang et al., 2019 [2]</w:t>
            </w:r>
          </w:p>
          <w:p w14:paraId="3125A7CF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Siqueira et al., 2017 [1]</w:t>
            </w:r>
          </w:p>
        </w:tc>
      </w:tr>
      <w:tr w:rsidR="00395FF9" w:rsidRPr="00377054" w14:paraId="7101A6E7" w14:textId="77777777" w:rsidTr="00683AB2">
        <w:tc>
          <w:tcPr>
            <w:tcW w:w="1963" w:type="dxa"/>
          </w:tcPr>
          <w:p w14:paraId="79AB6B06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Acinetobacter</w:t>
            </w:r>
          </w:p>
        </w:tc>
        <w:tc>
          <w:tcPr>
            <w:tcW w:w="1741" w:type="dxa"/>
          </w:tcPr>
          <w:p w14:paraId="4035C9BA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IdWFuZzwvQXV0aG9yPjxZZWFyPjIwMTk8L1llYXI+PFJl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IdWFuZzwvQXV0aG9yPjxZZWFyPjIwMTk8L1llYXI+PFJl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-3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</w:tcPr>
          <w:p w14:paraId="6A88CAD8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NYW5uPC9BdXRob3I+PFllYXI+MjAxNTwvWWVhcj48UmVj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=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NYW5uPC9BdXRob3I+PFllYXI+MjAxNTwvWWVhcj48UmVj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=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3-6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</w:tcPr>
          <w:p w14:paraId="1CDABE5A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XZWVzZTwvQXV0aG9yPjxZZWFyPjIwMTQ8L1llYXI+PFJl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XZWVzZTwvQXV0aG9yPjxZZWFyPjIwMTQ8L1llYXI+PFJl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, 8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67" w:type="dxa"/>
          </w:tcPr>
          <w:p w14:paraId="0EC53C2B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Correa-Fiz et al., 2016 [8]</w:t>
            </w:r>
          </w:p>
          <w:p w14:paraId="3FA1FD4F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Dosen et al., 2007 [3]</w:t>
            </w:r>
          </w:p>
          <w:p w14:paraId="447FA8AC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Huang et al., 2019 [2]</w:t>
            </w:r>
          </w:p>
          <w:p w14:paraId="7076BAAE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Lowe et al., 2011 [6]</w:t>
            </w:r>
          </w:p>
          <w:p w14:paraId="15E48A24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Mann et al., 2015 [4, 5]</w:t>
            </w:r>
          </w:p>
          <w:p w14:paraId="7B945453" w14:textId="77777777" w:rsidR="00BF3FB1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Siqueira et al., 2017 [1]</w:t>
            </w:r>
          </w:p>
          <w:p w14:paraId="0473FEC6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Weese et al., 2014 [7]</w:t>
            </w:r>
          </w:p>
        </w:tc>
      </w:tr>
      <w:tr w:rsidR="00395FF9" w:rsidRPr="00377054" w14:paraId="5A36FF18" w14:textId="77777777" w:rsidTr="009B3490">
        <w:tc>
          <w:tcPr>
            <w:tcW w:w="1963" w:type="dxa"/>
          </w:tcPr>
          <w:p w14:paraId="676CD5DD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Aeromonas</w:t>
            </w:r>
          </w:p>
        </w:tc>
        <w:tc>
          <w:tcPr>
            <w:tcW w:w="1741" w:type="dxa"/>
          </w:tcPr>
          <w:p w14:paraId="5555797E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AsIDExXTwvRGlzcGxheVRleHQ+PHJlY29y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AsIDExXTwvRGlzcGxheVRleHQ+PHJlY29y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0, 11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</w:tcPr>
          <w:p w14:paraId="4B22BA6D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0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</w:tcPr>
          <w:p w14:paraId="0E56D7C5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SaXNjbzwvQXV0aG9yPjxZZWFyPjIwMTM8L1llYXI+PFJl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=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SaXNjbzwvQXV0aG9yPjxZZWFyPjIwMTM8L1llYXI+PFJl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==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9, 11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</w:tcPr>
          <w:p w14:paraId="34A050D2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>Risco et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al., 2013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Risco&lt;/Author&gt;&lt;Year&gt;2013&lt;/Year&gt;&lt;RecNum&gt;637&lt;/RecNum&gt;&lt;DisplayText&gt;[11]&lt;/DisplayText&gt;&lt;record&gt;&lt;rec-number&gt;637&lt;/rec-number&gt;&lt;foreign-keys&gt;&lt;key app="EN" db-id="9wdv9vedmzafw9esfx4vwzaprv9fwfddrvfe" timestamp="1603074396"&gt;637&lt;/key&gt;&lt;/foreign-keys&gt;&lt;ref-type name="Journal Article"&gt;17&lt;/ref-type&gt;&lt;contributors&gt;&lt;authors&gt;&lt;author&gt;Risco, David&lt;/author&gt;&lt;author&gt;Pedro, Fern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ánd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>ez-Llario&lt;/author&gt;&lt;author&gt;Jes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 xml:space="preserve">ús, M. Cuesta&lt;/author&gt;&lt;author&gt;José, M. Benítez-Medina&lt;/author&gt;&lt;author&gt;Waldo, L. García-Jiménez&lt;/author&gt;&lt;author&gt;Remigio, Martínez&lt;/author&gt;&lt;author&gt;Pilar, Gonçalves&lt;/author&gt;&lt;author&gt;Javier, Hermoso De Mendoza&lt;/author&gt;&lt;author&gt;Luis,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>G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ómez&lt;/author&gt;&lt;author&gt;Alfredo, García&lt;/author&gt;&lt;/authors&gt;&lt;/contributors&gt;&lt;titles&gt;&lt;title&gt;ISOLATION OF AEROMONAS HYDROPHILA IN THE RESPIRATORY TRACT OF WILD BOAR: PATHOLOGIC IMPLICATIONS&lt;/title&gt;&lt;secondary-title&gt;Journal of Zoo and Wildlife Medicine&lt;/secondary-t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>itle&gt;&lt;/titles&gt;&lt;periodical&gt;&lt;full-title&gt;Journal of Zoo and Wildlife Medicine&lt;/full-title&gt;&lt;/periodical&gt;&lt;volume&gt;44&lt;/volume&gt;&lt;number&gt;4&lt;/number&gt;&lt;dates&gt;&lt;year&gt;2013&lt;/year&gt;&lt;/dates&gt;&lt;urls&gt;&lt;related-urls&gt;&lt;url&gt;https://www.jstor.org/stable/24550114&lt;/url&gt;&lt;/related-urls&gt;&lt;/urls&gt;&lt;/record&gt;&lt;/Cite&gt;&lt;/EndNote&gt;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1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0549613C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>Slifierz et al., 2015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9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6B23DF36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204E3337" w14:textId="77777777" w:rsidTr="009B3490">
        <w:tc>
          <w:tcPr>
            <w:tcW w:w="1963" w:type="dxa"/>
            <w:tcBorders>
              <w:bottom w:val="single" w:sz="4" w:space="0" w:color="auto"/>
            </w:tcBorders>
          </w:tcPr>
          <w:p w14:paraId="0AE52BE4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Enterobacter</w:t>
            </w:r>
          </w:p>
        </w:tc>
        <w:tc>
          <w:tcPr>
            <w:tcW w:w="1741" w:type="dxa"/>
            <w:tcBorders>
              <w:bottom w:val="single" w:sz="4" w:space="0" w:color="auto"/>
            </w:tcBorders>
          </w:tcPr>
          <w:p w14:paraId="14D17A16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TBdPC9EaXNwbGF5VGV4dD48cmVj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TBdPC9EaXNwbGF5VGV4dD48cmVj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, 10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bottom w:val="single" w:sz="4" w:space="0" w:color="auto"/>
            </w:tcBorders>
          </w:tcPr>
          <w:p w14:paraId="43455092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TwvWWVhcj48UmVj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TwvWWVhcj48UmVj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4-6, 10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  <w:tcBorders>
              <w:bottom w:val="single" w:sz="4" w:space="0" w:color="auto"/>
            </w:tcBorders>
          </w:tcPr>
          <w:p w14:paraId="5530BBD1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49A22568" w14:textId="77777777" w:rsidR="00B50D3C" w:rsidRPr="00377054" w:rsidRDefault="00BF3FB1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Lowe et al., 2011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2011&lt;/Year&gt;&lt;RecNum&gt;337&lt;/RecNum&gt;&lt;DisplayText&gt;[6]&lt;/DisplayText&gt;&lt;record&gt;&lt;rec-number&gt;337&lt;/rec-number&gt;&lt;foreign-keys&gt;&lt;key app="EN" db-id="9wdv9vedmzafw9esfx4vwzaprv9fwfddrvfe" timestamp="1574984621"&gt;337&lt;/key&gt;&lt;/foreign-keys&gt;&lt;ref-type name="Journal Article"&gt;17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, Michigan State University, East Lansing, MI 48824, USA.&lt;/auth-address&gt;&lt;titles&gt;&lt;title&gt;Microbial communities in the tonsils of healthy pigs&lt;/title&gt;&lt;secondary-title&gt;Veterinary Microbiology&lt;/secondary-title&gt;&lt;/titles&gt;&lt;periodical&gt;&lt;full-title&gt;Veterinary Microbiology&lt;/full-title&gt;&lt;/periodical&gt;&lt;pages&gt;346-57&lt;/pages&gt;&lt;volume&gt;147&lt;/volume&gt;&lt;number&gt;3-4&lt;/number&gt;&lt;edition&gt;2010/07/29&lt;/edition&gt;&lt;keywords&gt;&lt;keyword&gt;Animals&lt;/keyword&gt;&lt;keyword&gt;Bacteria/classification/genetics/growth &amp;amp; development/isolation &amp;amp; purification&lt;/keyword&gt;&lt;keyword&gt;*Bacterial Physiological Phenomena&lt;/keyword&gt;&lt;keyword&gt;Bacterial Typing Techniques&lt;/keyword&gt;&lt;keyword&gt;Biodiversity&lt;/keyword&gt;&lt;keyword&gt;Culture Techniques&lt;/keyword&gt;&lt;keyword&gt;Metagenome/*physiology&lt;/keyword&gt;&lt;keyword&gt;Palatine Tonsil/*microbiology&lt;/keyword&gt;&lt;keyword&gt;Phylogeny&lt;/keyword&gt;&lt;keyword&gt;RNA, Ribosomal, 16S/genetics&lt;/keyword&gt;&lt;keyword&gt;Swine&lt;/keyword&gt;&lt;/keywords&gt;&lt;dates&gt;&lt;year&gt;2011&lt;/year&gt;&lt;pub-dates&gt;&lt;date&gt;Jan 27&lt;/date&gt;&lt;/pub-dates&gt;&lt;/dates&gt;&lt;isbn&gt;1873-2542 (Electronic)&amp;#xD;0378-1135 (Linking)&lt;/isbn&gt;&lt;accession-num&gt;20663617&lt;/accession-num&gt;&lt;urls&gt;&lt;related-urls&gt;&lt;url&gt;https://www.ncbi.nlm.nih.gov/pubmed/20663617&lt;/url&gt;&lt;url&gt;https://www.sciencedirect.com/science/article/pii/S0378113510003275?via%3Dihub&lt;/url&gt;&lt;/related-urls&gt;&lt;/urls&gt;&lt;electronic-resource-num&gt;10.1016/j.vetmic.2010.06.025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6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="00B50D3C"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 </w:t>
            </w:r>
          </w:p>
          <w:p w14:paraId="6C81D082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Mann et al., 2015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CwgNV08L0Rpc3BsYXlUZXh0PjxyZWNvcmQ+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CwgNV08L0Rpc3BsYXlUZXh0PjxyZWNvcmQ+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4, 5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4B29013D" w14:textId="77777777" w:rsidR="00BF3FB1" w:rsidRPr="00377054" w:rsidRDefault="00B50D3C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érez-Wohlfeil, Esteban&lt;/author&gt;&lt;author&gt;Carvalho, Fabíola Marques&lt;/author&gt;&lt;author&gt;Trelles, Oswaldo&lt;/author&gt;&lt;author&gt;Schrank, Irene Silveira&lt;/author&gt;&lt;author&gt;Vasconcelos, Ana Tere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za Ribeiro&lt;/author&gt;&lt;author&gt;Zaha, Arnaldo&lt;/author&gt;&lt;/authors&gt;&lt;/contributors&gt;&lt;titles&gt;&lt;title&gt;Microbiome overview in swine lungs&lt;/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7F215E4B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3E2B5AFB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</w:tbl>
    <w:p w14:paraId="730F8B43" w14:textId="77777777" w:rsidR="00683AB2" w:rsidRPr="00377054" w:rsidRDefault="00683AB2">
      <w:pPr>
        <w:rPr>
          <w:rFonts w:ascii="Cordia New" w:hAnsi="Cordia New" w:cs="Cordia New"/>
          <w:sz w:val="26"/>
          <w:szCs w:val="26"/>
        </w:rPr>
      </w:pPr>
    </w:p>
    <w:p w14:paraId="365E71B7" w14:textId="77777777" w:rsidR="00683AB2" w:rsidRPr="00377054" w:rsidRDefault="00683AB2">
      <w:pPr>
        <w:rPr>
          <w:rFonts w:ascii="Cordia New" w:hAnsi="Cordia New" w:cs="Cordia New"/>
          <w:sz w:val="26"/>
          <w:szCs w:val="26"/>
        </w:rPr>
      </w:pPr>
      <w:r w:rsidRPr="00377054">
        <w:rPr>
          <w:rFonts w:ascii="Cordia New" w:hAnsi="Cordia New" w:cs="Cordia New"/>
          <w:sz w:val="26"/>
          <w:szCs w:val="26"/>
        </w:rPr>
        <w:br w:type="page"/>
      </w:r>
    </w:p>
    <w:p w14:paraId="603D545E" w14:textId="77777777" w:rsidR="00683AB2" w:rsidRPr="00377054" w:rsidRDefault="00683AB2">
      <w:pPr>
        <w:rPr>
          <w:rFonts w:ascii="Cordia New" w:hAnsi="Cordia New" w:cs="Cordia New"/>
          <w:b/>
          <w:bCs/>
          <w:sz w:val="26"/>
          <w:szCs w:val="26"/>
        </w:rPr>
      </w:pPr>
      <w:r w:rsidRPr="00377054">
        <w:rPr>
          <w:rFonts w:ascii="Cordia New" w:hAnsi="Cordia New" w:cs="Cordia New"/>
          <w:b/>
          <w:bCs/>
          <w:sz w:val="26"/>
          <w:szCs w:val="26"/>
        </w:rPr>
        <w:lastRenderedPageBreak/>
        <w:t xml:space="preserve">Additional table 2 </w:t>
      </w:r>
      <w:r w:rsidRPr="00377054">
        <w:rPr>
          <w:rFonts w:ascii="Cordia New" w:hAnsi="Cordia New" w:cs="Cordia New"/>
          <w:sz w:val="26"/>
          <w:szCs w:val="26"/>
        </w:rPr>
        <w:t>(Continued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3"/>
        <w:gridCol w:w="1741"/>
        <w:gridCol w:w="1755"/>
        <w:gridCol w:w="1784"/>
        <w:gridCol w:w="1767"/>
      </w:tblGrid>
      <w:tr w:rsidR="00683AB2" w:rsidRPr="00377054" w14:paraId="7EF719F5" w14:textId="77777777" w:rsidTr="00683AB2">
        <w:tc>
          <w:tcPr>
            <w:tcW w:w="1963" w:type="dxa"/>
            <w:tcBorders>
              <w:top w:val="single" w:sz="4" w:space="0" w:color="auto"/>
            </w:tcBorders>
          </w:tcPr>
          <w:p w14:paraId="2BDA80A7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Bacterial genus</w:t>
            </w:r>
          </w:p>
        </w:tc>
        <w:tc>
          <w:tcPr>
            <w:tcW w:w="528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8864CB9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Porcine respiratory region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533A4F0A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Reference</w:t>
            </w:r>
          </w:p>
        </w:tc>
      </w:tr>
      <w:tr w:rsidR="00683AB2" w:rsidRPr="00377054" w14:paraId="4ACB5A9A" w14:textId="77777777" w:rsidTr="00683AB2">
        <w:tc>
          <w:tcPr>
            <w:tcW w:w="1963" w:type="dxa"/>
            <w:tcBorders>
              <w:bottom w:val="single" w:sz="4" w:space="0" w:color="auto"/>
            </w:tcBorders>
          </w:tcPr>
          <w:p w14:paraId="68ABB859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  <w:tc>
          <w:tcPr>
            <w:tcW w:w="1741" w:type="dxa"/>
            <w:tcBorders>
              <w:top w:val="single" w:sz="4" w:space="0" w:color="auto"/>
              <w:bottom w:val="single" w:sz="4" w:space="0" w:color="auto"/>
            </w:tcBorders>
          </w:tcPr>
          <w:p w14:paraId="1ECC2159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Lung</w:t>
            </w:r>
          </w:p>
        </w:tc>
        <w:tc>
          <w:tcPr>
            <w:tcW w:w="1755" w:type="dxa"/>
            <w:tcBorders>
              <w:top w:val="single" w:sz="4" w:space="0" w:color="auto"/>
              <w:bottom w:val="single" w:sz="4" w:space="0" w:color="auto"/>
            </w:tcBorders>
          </w:tcPr>
          <w:p w14:paraId="18282635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Lymph node and tonsil</w:t>
            </w:r>
          </w:p>
        </w:tc>
        <w:tc>
          <w:tcPr>
            <w:tcW w:w="1784" w:type="dxa"/>
            <w:tcBorders>
              <w:top w:val="single" w:sz="4" w:space="0" w:color="auto"/>
              <w:bottom w:val="single" w:sz="4" w:space="0" w:color="auto"/>
            </w:tcBorders>
          </w:tcPr>
          <w:p w14:paraId="574E6EAF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Nasal, oropharynx, trachea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76F90896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</w:tr>
      <w:tr w:rsidR="00395FF9" w:rsidRPr="00377054" w14:paraId="72E261CF" w14:textId="77777777" w:rsidTr="00683AB2">
        <w:tc>
          <w:tcPr>
            <w:tcW w:w="1963" w:type="dxa"/>
            <w:tcBorders>
              <w:top w:val="single" w:sz="4" w:space="0" w:color="auto"/>
            </w:tcBorders>
          </w:tcPr>
          <w:p w14:paraId="765FA660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Escherichia</w:t>
            </w:r>
          </w:p>
        </w:tc>
        <w:tc>
          <w:tcPr>
            <w:tcW w:w="1741" w:type="dxa"/>
            <w:tcBorders>
              <w:top w:val="single" w:sz="4" w:space="0" w:color="auto"/>
            </w:tcBorders>
          </w:tcPr>
          <w:p w14:paraId="4E7EA84F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  <w:cs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Eb3NlbjwvQXV0aG9yPjxZZWFyPjIwMDc8L1llYXI+PFJl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Eb3NlbjwvQXV0aG9yPjxZZWFyPjIwMDc8L1llYXI+PFJl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-3, 10, 12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top w:val="single" w:sz="4" w:space="0" w:color="auto"/>
            </w:tcBorders>
          </w:tcPr>
          <w:p w14:paraId="6C0BCD37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My01LCAxMywgMTRdPC9EaXNwbGF5VGV4dD48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My01LCAxMywgMTRdPC9EaXNwbGF5VGV4dD48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3-5, 13, 14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  <w:tcBorders>
              <w:top w:val="single" w:sz="4" w:space="0" w:color="auto"/>
            </w:tcBorders>
          </w:tcPr>
          <w:p w14:paraId="1BCCB41D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XZWVzZTwvQXV0aG9yPjxZZWFyPjIwMTQ8L1llYXI+PFJl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XZWVzZTwvQXV0aG9yPjxZZWFyPjIwMTQ8L1llYXI+PFJl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, 10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17267D33" w14:textId="77777777" w:rsidR="00B50D3C" w:rsidRPr="00377054" w:rsidRDefault="00BF3FB1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Dosen et al., 2007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Dosen&lt;/Author&gt;&lt;Year&gt;2007&lt;/Year&gt;&lt;RecNum&gt;488&lt;/RecNum&gt;&lt;DisplayText&gt;[3]&lt;/DisplayText&gt;&lt;record&gt;&lt;rec-number&gt;488&lt;/rec-number&gt;&lt;foreign-keys&gt;&lt;key app="EN" db-id="9wdv9vedmzafw9esfx4vwzaprv9fwfddrvfe" timestamp="1591696522"&gt;488&lt;/key&gt;&lt;/foreign-keys&gt;&lt;ref-type name="Journal Article"&gt;17&lt;/ref-type&gt;&lt;contributors&gt;&lt;authors&gt;&lt;author&gt;Dosen, R.&lt;/author&gt;&lt;author&gt;Prodanov, J.&lt;/author&gt;&lt;author&gt;Milanov, D.&lt;/author&gt;&lt;author&gt;Stojanov, I.&lt;/author&gt;&lt;author&gt;Pusic, I.&lt;/author&gt;&lt;/authors&gt;&lt;/contributors&gt;&lt;titles&gt;&lt;title&gt;The bacterial infections of respiratory tract of swine&lt;/title&gt;&lt;secondary-title&gt;Biotechnology in Animal Husbandry&lt;/secondary-title&gt;&lt;/titles&gt;&lt;pages&gt;237-243&lt;/pages&gt;&lt;volume&gt;23&lt;/volume&gt;&lt;number&gt;5-6-2&lt;/number&gt;&lt;section&gt;237&lt;/section&gt;&lt;dates&gt;&lt;year&gt;2007&lt;/year&gt;&lt;/dates&gt;&lt;isbn&gt;1450-9156&lt;/isbn&gt;&lt;urls&gt;&lt;/urls&gt;&lt;electronic-resource-num&gt;10.2298/bah0702237d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3A9DDE00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Huang et al., 2019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Huang&lt;/Author&gt;&lt;Year&gt;2019&lt;/Year&gt;&lt;RecNum&gt;267&lt;/RecNum&gt;&lt;DisplayText&gt;[2]&lt;/DisplayText&gt;&lt;record&gt;&lt;rec-number&gt;267&lt;/rec-number&gt;&lt;foreign-keys&gt;&lt;key app="EN" db-id="9wdv9vedmzafw9esfx4vwzaprv9fwfddrvfe" timestamp="1553420352"&gt;267&lt;/key&gt;&lt;/foreign-keys&gt;&lt;ref-type name="Journal Article"&gt;17&lt;/ref-type&gt;&lt;contributors&gt;&lt;authors&gt;&lt;author&gt;Huang, T.&lt;/author&gt;&lt;author&gt;Zhang, M.&lt;/author&gt;&lt;author&gt;Tong, X.&lt;/author&gt;&lt;author&gt;Chen, J.&lt;/author&gt;&lt;author&gt;Yan, G.&lt;/author&gt;&lt;author&gt;Fang, S.&lt;/author&gt;&lt;author&gt;Guo, Y.&lt;/author&gt;&lt;author&gt;Yang, B.&lt;/author&gt;&lt;author&gt;Xiao, S.&lt;/author&gt;&lt;author&gt;Chen, C.&lt;/author&gt;&lt;author&gt;Huang, L.&lt;/author&gt;&lt;author&gt;Ai, H.&lt;/author&gt;&lt;/authors&gt;&lt;/contributors&gt;&lt;auth-address&gt;State Key Laboratory for Swine Genetic Improvement and Production Technology, Jiangxi Agricultural University, Nanchang, 330045, China.&lt;/auth-address&gt;&lt;titles&gt;&lt;title&gt;Microbial communities in swine lungs and their association with lung lesions&lt;/title&gt;&lt;secondary-title&gt;Microbial Biotechnology&lt;/secondary-title&gt;&lt;/titles&gt;&lt;periodical&gt;&lt;full-title&gt;Microbial Biotechnology&lt;/full-title&gt;&lt;/periodical&gt;&lt;pages&gt;289-304&lt;/pages&gt;&lt;volume&gt;12&lt;/volume&gt;&lt;number&gt;2&lt;/number&gt;&lt;edition&gt;2018/12/18&lt;/edition&gt;&lt;dates&gt;&lt;year&gt;2019&lt;/year&gt;&lt;pub-dates&gt;&lt;date&gt;Mar&lt;/date&gt;&lt;/pub-dates&gt;&lt;/dates&gt;&lt;isbn&gt;1751-7915 (Electronic)&amp;#xD;1751-7915 (Linking)&lt;/isbn&gt;&lt;accession-num&gt;30556308&lt;/accession-num&gt;&lt;urls&gt;&lt;related-urls&gt;&lt;url&gt;https://www.ncbi.nlm.nih.gov/pubmed/30556308&lt;/url&gt;&lt;url&gt;https://www.ncbi.nlm.nih.gov/pmc/articles/PMC6389860/pdf/MBT2-12-289.pdf&lt;/url&gt;&lt;/related-urls&gt;&lt;/urls&gt;&lt;custom2&gt;PMC6389860&lt;/custom2&gt;&lt;electronic-resource-num&gt;10.1111/1751-7915.13353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2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 </w:t>
            </w:r>
          </w:p>
          <w:p w14:paraId="555A82FC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Lowe et al., 2012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Year&gt;&lt;Rec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Num&gt;&lt;DisplayText&gt;[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3]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isplayText&gt;&lt;record&gt;&lt;rec-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-number&gt;&lt;foreign-keys&gt;&lt;key app="EN" db-id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wd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edmzafw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sfx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4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wzapr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fwfddrvfe" timestamp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574984452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key&gt;&lt;/foreign-keys&gt;&lt;ref-type name="Journal Article"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 and Molecular Genetics and the Center for Microbial Pathogenesis, Michigan State University, East Lansing, MI, USA.&lt;/auth-address&gt;&lt;titles&gt;&lt;title&gt;Defining the &amp;quot;core microbiome&amp;quot; of the microbial communities in the tonsils of healthy pigs&lt;/title&gt;&lt;secondary-title&gt;BMC Microbiology&lt;/secondary-title&gt;&lt;/titles&gt;&lt;periodical&gt;&lt;full-title&gt;BMC Microbiology&lt;/full-title&gt;&lt;/periodical&gt;&lt;pages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pages&gt;&lt;volum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volume&gt;&lt;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number&gt;&lt;editio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/02/0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edition&gt;&lt;keywords&gt;&lt;keyword&gt;Animals&lt;/keyword&gt;&lt;keyword&gt;Bacteria/*classification/genetics/*isolation &amp;amp; purification&lt;/keyword&gt;&lt;keyword&gt;Cluster Analysis&lt;/keyword&gt;&lt;keyword&gt;DNA, Bacterial/chemistry/genetics&lt;/keyword&gt;&lt;keyword&gt;DNA, Ribosomal/chemistry/genetics&lt;/keyword&gt;&lt;keyword&gt;*Metagenome&lt;/keyword&gt;&lt;keyword&gt;Palatine Tonsil/*microbiology&lt;/keyword&gt;&lt;keyword&gt;Phylogeny&lt;/keyword&gt;&lt;keyword&gt;RNA, Ribosomal,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S/genetics&lt;/keyword&gt;&lt;keyword&gt;Sequence Analysis, DNA&lt;/keyword&gt;&lt;keyword&gt;Swine/*microbiology&lt;/keyword&gt;&lt;/keywords&gt;&lt;dates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year&gt;&lt;pub-dates&gt;&lt;date&gt;Feb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ate&gt;&lt;/pub-dates&gt;&lt;/dates&gt;&lt;isb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lectronic)&amp;#xD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Linking)&lt;/isbn&gt;&lt;accession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accession-num&gt;&lt;urls&gt;&lt;related-urls&gt;&lt;url&gt;https://www.ncbi.nlm.nih.gov/pubmed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url&gt;&lt;url&gt;https://www.ncbi.nlm.nih.gov/pmc/articles/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-12-20.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&lt;/url&gt;&lt;/related-urls&gt;&lt;/urls&gt;&lt;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&lt;electronic-resource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0.1186/1471-2180-12-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0C5FE759" w14:textId="77777777" w:rsidR="00BF3FB1" w:rsidRPr="00377054" w:rsidRDefault="00B50D3C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Mann et al., 2015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CwgNV08L0Rpc3BsYXlUZXh0PjxyZWNvcmQ+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CwgNV08L0Rpc3BsYXlUZXh0PjxyZWNvcmQ+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4, 5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563B0717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érez-Wohlfeil, Esteban&lt;/author&gt;&lt;author&gt;Carvalho, Fabíola Marques&l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/author&gt;&lt;author&gt;Trelles, Oswaldo&lt;/author&gt;&lt;author&gt;Schrank, Irene Silveira&lt;/author&gt;&lt;author&gt;Vasconcelos, Ana Tereza Ribeiro&lt;/author&gt;&lt;author&gt;Zaha, Arnaldo&lt;/author&gt;&lt;/authors&gt;&lt;/contributors&gt;&lt;titles&gt;&lt;title&gt;Microbiome overview in swine lungs&lt;/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318BDB51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Stoltz et al., 2010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>
                <w:fldData xml:space="preserve">PEVuZE5vdGU+PENpdGU+PEF1dGhvcj5TdG9sdHo8L0F1dGhvcj48WWVhcj4yMDEwPC9ZZWFyPjxS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TdG9sdHo8L0F1dGhvcj48WWVhcj4yMDEwPC9ZZWFyPjxS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2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5D6983B9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ang et al., 2018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ang&lt;/Author&gt;&lt;Year&gt;2018&lt;/Year&gt;&lt;RecNum&gt;305&lt;/RecNum&gt;&lt;DisplayText&gt;[14]&lt;/DisplayText&gt;&lt;record&gt;&lt;rec-number&gt;305&lt;/rec-number&gt;&lt;foreign-keys&gt;&lt;key app="EN" db-id="9wdv9vedmzafw9esfx4vwzaprv9fwfddrvfe" timestamp="1571299405"&gt;305&lt;/key&gt;&lt;/foreign-keys&gt;&lt;ref-type name="Journal Article"&gt;17&lt;/ref-type&gt;&lt;contributors&gt;&lt;authors&gt;&lt;author&gt;Wang, Q.&lt;/author&gt;&lt;author&gt;Cai, R.&lt;/author&gt;&lt;author&gt;Huang, A.&lt;/author&gt;&lt;author&gt;Wang, X.&lt;/author&gt;&lt;author&gt;Qu, W.&lt;/author&gt;&lt;author&gt;Shi, L.&lt;/author&gt;&lt;author&gt;Li, C.&lt;/author&gt;&lt;author&gt;Yan, H.&lt;/author&gt;&lt;/authors&gt;&lt;/contributors&gt;&lt;auth-address&gt;School of Food Science and Engineering, South China University of Technology, Guangzhou, China.&amp;#xD;Institute of Animal Health, Guangdong Academy of Agricultural Sciences, Guangzhou, China.&amp;#xD;Institute of Food Safety and Nutrition, Jinan University, Guangzhou, China.&amp;#xD;State Key Laboratory of Food Safety Technology for Meat Products, Xiamen, China.&lt;/auth-address&gt;&lt;titles&gt;&lt;title&gt;Comparison of oropharyngeal microbiota in healthy piglets and piglets with respiratory disease&lt;/title&gt;&lt;secondary-title&gt;Frontiers in Microbiology&lt;/secondary-title&gt;&lt;/titles&gt;&lt;periodical&gt;&lt;full-title&gt;Frontiers in Microbiology&lt;/full-title&gt;&lt;/periodical&gt;&lt;pages&gt;3218&lt;/pages&gt;&lt;volume&gt;9&lt;/volume&gt;&lt;edition&gt;2019/01/11&lt;/edition&gt;&lt;keywords&gt;&lt;keyword&gt;16S rRNA sequencing&lt;/keyword&gt;&lt;keyword&gt;microbial community&lt;/keyword&gt;&lt;keyword&gt;oropharyngeal microbiota&lt;/keyword&gt;&lt;keyword&gt;piglets&lt;/keyword&gt;&lt;keyword&gt;porcine respiratory disease&lt;/keyword&gt;&lt;/keywords&gt;&lt;dates&gt;&lt;year&gt;2018&lt;/year&gt;&lt;/dates&gt;&lt;isbn&gt;1664-302X (Print)&amp;#xD;1664-302X (Linking)&lt;/isbn&gt;&lt;accession-num&gt;30627125&lt;/accession-num&gt;&lt;urls&gt;&lt;related-urls&gt;&lt;url&gt;https://www.ncbi.nlm.nih.gov/pubmed/30627125&lt;/url&gt;&lt;/related-urls&gt;&lt;/urls&gt;&lt;custom2&gt;PMC6309737&lt;/custom2&gt;&lt;electronic-resource-num&gt;10.3389/fmicb.2018.03218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4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 </w:t>
            </w:r>
          </w:p>
          <w:p w14:paraId="33EF2D1F" w14:textId="77777777" w:rsidR="00BF3FB1" w:rsidRPr="00377054" w:rsidRDefault="00B50D3C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79A2BABA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76B4D110" w14:textId="77777777" w:rsidTr="00683AB2">
        <w:tc>
          <w:tcPr>
            <w:tcW w:w="1963" w:type="dxa"/>
          </w:tcPr>
          <w:p w14:paraId="71CF464C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Hafnia</w:t>
            </w:r>
          </w:p>
        </w:tc>
        <w:tc>
          <w:tcPr>
            <w:tcW w:w="1741" w:type="dxa"/>
          </w:tcPr>
          <w:p w14:paraId="37C8B471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="00116804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116804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✓</w:t>
            </w:r>
          </w:p>
        </w:tc>
        <w:tc>
          <w:tcPr>
            <w:tcW w:w="1755" w:type="dxa"/>
          </w:tcPr>
          <w:p w14:paraId="29BF1D02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="00116804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116804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84" w:type="dxa"/>
          </w:tcPr>
          <w:p w14:paraId="23C893EB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</w:tcPr>
          <w:p w14:paraId="60DF6F11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50069B70" w14:textId="77777777" w:rsidTr="009B3490">
        <w:tc>
          <w:tcPr>
            <w:tcW w:w="1963" w:type="dxa"/>
          </w:tcPr>
          <w:p w14:paraId="11C5569D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Klebsiella</w:t>
            </w:r>
          </w:p>
        </w:tc>
        <w:tc>
          <w:tcPr>
            <w:tcW w:w="1741" w:type="dxa"/>
          </w:tcPr>
          <w:p w14:paraId="5A988BFE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SwgMywgMTAsIDEyXTwvRGlzcGxheVRleHQ+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SwgMywgMTAsIDEyXTwvRGlzcGxheVRleHQ+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, 3, 10, 12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</w:tcPr>
          <w:p w14:paraId="293F69A4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Lowe&lt;/Author&gt;&lt;Year&gt;2011&lt;/Year&gt;&lt;RecNum&gt;337&lt;/RecNum&gt;&lt;DisplayText&gt;[6]&lt;/DisplayText&gt;&lt;record&gt;&lt;rec-number&gt;337&lt;/rec-number&gt;&lt;foreign-keys&gt;&lt;key app="EN" db-id="9wdv9vedmzafw9esfx4vwzaprv9fwfddrvfe" timestamp="1574984621"&gt;337&lt;/key&gt;&lt;/foreign-keys&gt;&lt;ref-type name="Journal Article"&gt;17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, Michigan State University, East Lansing, MI 48824, USA.&lt;/auth-address&gt;&lt;titles&gt;&lt;title&gt;Microbial communities in the tonsils of healthy pigs&lt;/title&gt;&lt;secondary-title&gt;Veterinary Microbiology&lt;/secondary-title&gt;&lt;/titles&gt;&lt;periodical&gt;&lt;full-title&gt;Veterinary Microbiology&lt;/full-title&gt;&lt;/periodical&gt;&lt;pages&gt;346-57&lt;/pages&gt;&lt;volume&gt;147&lt;/volume&gt;&lt;number&gt;3-4&lt;/number&gt;&lt;edition&gt;2010/07/29&lt;/edition&gt;&lt;keywords&gt;&lt;keyword&gt;Animals&lt;/keyword&gt;&lt;keyword&gt;Bacteria/classification/genetics/growth &amp;amp; development/isolation &amp;amp; purification&lt;/keyword&gt;&lt;keyword&gt;*Bacterial Physiological Phenomena&lt;/keyword&gt;&lt;keyword&gt;Bacterial Typing Techniques&lt;/keyword&gt;&lt;keyword&gt;Biodiversity&lt;/keyword&gt;&lt;keyword&gt;Culture Techniques&lt;/keyword&gt;&lt;keyword&gt;Metagenome/*physiology&lt;/keyword&gt;&lt;keyword&gt;Palatine Tonsil/*microbiology&lt;/keyword&gt;&lt;keyword&gt;Phylogeny&lt;/keyword&gt;&lt;keyword&gt;RNA, Ribosomal, 16S/genetics&lt;/keyword&gt;&lt;keyword&gt;Swine&lt;/keyword&gt;&lt;/keywords&gt;&lt;dates&gt;&lt;year&gt;2011&lt;/year&gt;&lt;pub-dates&gt;&lt;date&gt;Jan 27&lt;/date&gt;&lt;/pub-dates&gt;&lt;/dates&gt;&lt;isbn&gt;1873-2542 (Electronic)&amp;#xD;0378-1135 (Linking)&lt;/isbn&gt;&lt;accession-num&gt;20663617&lt;/accession-num&gt;&lt;urls&gt;&lt;related-urls&gt;&lt;url&gt;https://www.ncbi.nlm.nih.gov/pubmed/20663617&lt;/url&gt;&lt;url&gt;https://www.sciencedirect.com/science/article/pii/S0378113510003275?via%3Dihub&lt;/url&gt;&lt;/related-urls&gt;&lt;/urls&gt;&lt;electronic-resource-num&gt;10.1016/j.vetmic.2010.06.025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6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</w:tcPr>
          <w:p w14:paraId="00C46E4E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Db3JyZWEtRml6PC9BdXRob3I+PFllYXI+MjAxNjwvWWVh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Db3JyZWEtRml6PC9BdXRob3I+PFllYXI+MjAxNjwvWWVh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8, 10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67" w:type="dxa"/>
          </w:tcPr>
          <w:p w14:paraId="0AC862E2" w14:textId="77777777" w:rsidR="00B50D3C" w:rsidRPr="00377054" w:rsidRDefault="00B50D3C" w:rsidP="00B50D3C">
            <w:pPr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Correa-Fiz et al., 2016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8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44862296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Dosen et al., 2007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Dosen&lt;/Author&gt;&lt;Year&gt;2007&lt;/Year&gt;&lt;RecNum&gt;488&lt;/RecNum&gt;&lt;DisplayText&gt;[3]&lt;/DisplayText&gt;&lt;record&gt;&lt;rec-number&gt;488&lt;/rec-number&gt;&lt;foreign-keys&gt;&lt;key app="EN" db-id="9wdv9vedmzafw9esfx4vwzaprv9fwfddrvfe" timestamp="1591696522"&gt;488&lt;/key&gt;&lt;/foreign-keys&gt;&lt;ref-type name="Journal Article"&gt;17&lt;/ref-type&gt;&lt;contributors&gt;&lt;authors&gt;&lt;author&gt;Dosen, R.&lt;/author&gt;&lt;author&gt;Prodanov, J.&lt;/author&gt;&lt;author&gt;Milanov, D.&lt;/author&gt;&lt;author&gt;Stojanov, I.&lt;/author&gt;&lt;author&gt;Pusic, I.&lt;/author&gt;&lt;/authors&gt;&lt;/contributors&gt;&lt;titles&gt;&lt;title&gt;The bacterial infections of respiratory tract of swine&lt;/title&gt;&lt;secondary-title&gt;Biotechnology in Animal Husbandry&lt;/secondary-title&gt;&lt;/titles&gt;&lt;pages&gt;237-243&lt;/pages&gt;&lt;volume&gt;23&lt;/volume&gt;&lt;number&gt;5-6-2&lt;/number&gt;&lt;section&gt;237&lt;/section&gt;&lt;dates&gt;&lt;year&gt;2007&lt;/year&gt;&lt;/dates&gt;&lt;isbn&gt;1450-9156&lt;/isbn&gt;&lt;urls&gt;&lt;/urls&gt;&lt;electronic-resource-num&gt;10.2298/bah0702237d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68E9B975" w14:textId="77777777" w:rsidR="00B50D3C" w:rsidRPr="00377054" w:rsidRDefault="00B50D3C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Lowe et al., 2011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2011&lt;/Year&gt;&lt;RecNum&gt;337&lt;/RecNum&gt;&lt;DisplayText&gt;[6]&lt;/DisplayText&gt;&lt;record&gt;&lt;rec-number&gt;337&lt;/rec-number&gt;&lt;foreign-keys&gt;&lt;key app="EN" db-id="9wdv9vedmzafw9esfx4vwzaprv9fwfddrvfe" timestamp="1574984621"&gt;337&lt;/key&gt;&lt;/foreign-keys&gt;&lt;ref-type name="Journal Article"&gt;17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, Michigan State University, East Lansing, MI 48824, USA.&lt;/auth-address&gt;&lt;titles&gt;&lt;title&gt;Microbial communities in the tonsils of healthy pigs&lt;/title&gt;&lt;secondary-title&gt;Veterinary Microbiology&lt;/secondary-title&gt;&lt;/titles&gt;&lt;periodical&gt;&lt;full-title&gt;Veterinary Microbiology&lt;/full-title&gt;&lt;/periodical&gt;&lt;pages&gt;346-57&lt;/pages&gt;&lt;volume&gt;147&lt;/volume&gt;&lt;number&gt;3-4&lt;/number&gt;&lt;edition&gt;2010/07/29&lt;/edition&gt;&lt;keywords&gt;&lt;keyword&gt;Animals&lt;/keyword&gt;&lt;keyword&gt;Bacteria/classification/genetics/growth &amp;amp; development/isolation &amp;amp; purification&lt;/keyword&gt;&lt;keyword&gt;*Bacterial Physiological Phenomena&lt;/keyword&gt;&lt;keyword&gt;Bacterial Typing Techniques&lt;/keyword&gt;&lt;keyword&gt;Biodiversity&lt;/keyword&gt;&lt;keyword&gt;Culture Techniques&lt;/keyword&gt;&lt;keyword&gt;Metagenome/*physiology&lt;/keyword&gt;&lt;keyword&gt;Palatine Tonsil/*microbiology&lt;/keyword&gt;&lt;keyword&gt;Phylogeny&lt;/keyword&gt;&lt;keyword&gt;RNA, Ribosomal, 16S/genetics&lt;/keyword&gt;&lt;keyword&gt;Swine&lt;/keyword&gt;&lt;/keywords&gt;&lt;dates&gt;&lt;year&gt;2011&lt;/year&gt;&lt;pub-dates&gt;&lt;date&gt;Jan 27&lt;/date&gt;&lt;/pub-dates&gt;&lt;/dates&gt;&lt;isbn&gt;1873-2542 (Electronic)&amp;#xD;0378-1135 (Linking)&lt;/isbn&gt;&lt;accession-num&gt;20663617&lt;/accession-num&gt;&lt;urls&gt;&lt;related-urls&gt;&lt;url&gt;https://www.ncbi.nlm.nih.gov/pubmed/20663617&lt;/url&gt;&lt;url&gt;https://www.sciencedirect.com/science/article/pii/S0378113510003275?via%3Dihub&lt;/url&gt;&lt;/related-urls&gt;&lt;/urls&gt;&lt;electronic-resource-num&gt;10.1016/j.vetmic.2010.06.025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6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 </w:t>
            </w:r>
          </w:p>
          <w:p w14:paraId="697CA14E" w14:textId="77777777" w:rsidR="00B50D3C" w:rsidRPr="00377054" w:rsidRDefault="00B50D3C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érez-Wohlfeil, Esteban&lt;/author&gt;&lt;author&gt;Carvalho, Fabíola Marques&lt;/author&gt;&lt;author&gt;Trelles, Oswaldo&lt;/author&gt;&lt;author&gt;Schra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nk, Irene Silveira&lt;/author&gt;&lt;author&gt;Vasconcelos, Ana Tereza Ribeiro&lt;/author&gt;&lt;author&gt;Zaha, Arnaldo&lt;/author&gt;&lt;/authors&gt;&lt;/contributors&gt;&lt;titles&gt;&lt;title&gt;Microbiome overview in swine lungs&lt;/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6D452B70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Stoltz et al., 2010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>
                <w:fldData xml:space="preserve">PEVuZE5vdGU+PENpdGU+PEF1dGhvcj5TdG9sdHo8L0F1dGhvcj48WWVhcj4yMDEwPC9ZZWFyPjxS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TdG9sdHo8L0F1dGhvcj48WWVhcj4yMDEwPC9ZZWFyPjxS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2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11A05C6E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0AB8E77D" w14:textId="77777777" w:rsidTr="009B3490">
        <w:tc>
          <w:tcPr>
            <w:tcW w:w="1963" w:type="dxa"/>
            <w:tcBorders>
              <w:bottom w:val="single" w:sz="4" w:space="0" w:color="auto"/>
            </w:tcBorders>
          </w:tcPr>
          <w:p w14:paraId="2885E95C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Macrococcus</w:t>
            </w:r>
          </w:p>
        </w:tc>
        <w:tc>
          <w:tcPr>
            <w:tcW w:w="1741" w:type="dxa"/>
            <w:tcBorders>
              <w:bottom w:val="single" w:sz="4" w:space="0" w:color="auto"/>
            </w:tcBorders>
          </w:tcPr>
          <w:p w14:paraId="345647D0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bottom w:val="single" w:sz="4" w:space="0" w:color="auto"/>
            </w:tcBorders>
          </w:tcPr>
          <w:p w14:paraId="6D0DC4C9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NYW5uPC9BdXRob3I+PFllYXI+MjAxNTwvWWVhcj48UmVj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NYW5uPC9BdXRob3I+PFllYXI+MjAxNTwvWWVhcj48UmVj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4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  <w:tcBorders>
              <w:bottom w:val="single" w:sz="4" w:space="0" w:color="auto"/>
            </w:tcBorders>
          </w:tcPr>
          <w:p w14:paraId="44434523" w14:textId="77777777" w:rsidR="00395FF9" w:rsidRPr="00377054" w:rsidRDefault="00116804" w:rsidP="00BF3FB1">
            <w:pPr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63C01BC4" w14:textId="77777777" w:rsidR="00B50D3C" w:rsidRPr="00377054" w:rsidRDefault="00B50D3C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Mann et al., 2015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F08L0Rpc3BsYXlUZXh0PjxyZWNvcmQ+PHJl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NYW5uPC9BdXRob3I+PFllYXI+MjAxNTwvWWVhcj48UmVj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</w:fldData>
              </w:fldCha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4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5BF6160D" w14:textId="77777777" w:rsidR="00395FF9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</w:tc>
      </w:tr>
    </w:tbl>
    <w:p w14:paraId="72955610" w14:textId="77777777" w:rsidR="00683AB2" w:rsidRPr="00377054" w:rsidRDefault="00683AB2">
      <w:pPr>
        <w:rPr>
          <w:rFonts w:ascii="Cordia New" w:hAnsi="Cordia New" w:cs="Cordia New"/>
          <w:sz w:val="26"/>
          <w:szCs w:val="26"/>
        </w:rPr>
      </w:pPr>
    </w:p>
    <w:p w14:paraId="661391BB" w14:textId="77777777" w:rsidR="00683AB2" w:rsidRPr="00377054" w:rsidRDefault="00683AB2">
      <w:pPr>
        <w:rPr>
          <w:rFonts w:ascii="Cordia New" w:hAnsi="Cordia New" w:cs="Cordia New"/>
          <w:sz w:val="26"/>
          <w:szCs w:val="26"/>
        </w:rPr>
      </w:pPr>
      <w:r w:rsidRPr="00377054">
        <w:rPr>
          <w:rFonts w:ascii="Cordia New" w:hAnsi="Cordia New" w:cs="Cordia New"/>
          <w:sz w:val="26"/>
          <w:szCs w:val="26"/>
        </w:rPr>
        <w:br w:type="page"/>
      </w:r>
    </w:p>
    <w:p w14:paraId="17CA9EC2" w14:textId="77777777" w:rsidR="00683AB2" w:rsidRPr="00377054" w:rsidRDefault="00683AB2" w:rsidP="00683AB2">
      <w:pPr>
        <w:rPr>
          <w:rFonts w:ascii="Cordia New" w:hAnsi="Cordia New" w:cs="Cordia New"/>
          <w:b/>
          <w:bCs/>
          <w:sz w:val="26"/>
          <w:szCs w:val="26"/>
        </w:rPr>
      </w:pPr>
      <w:r w:rsidRPr="00377054">
        <w:rPr>
          <w:rFonts w:ascii="Cordia New" w:hAnsi="Cordia New" w:cs="Cordia New"/>
          <w:b/>
          <w:bCs/>
          <w:sz w:val="26"/>
          <w:szCs w:val="26"/>
        </w:rPr>
        <w:lastRenderedPageBreak/>
        <w:t xml:space="preserve">Additional table 2 </w:t>
      </w:r>
      <w:r w:rsidRPr="00377054">
        <w:rPr>
          <w:rFonts w:ascii="Cordia New" w:hAnsi="Cordia New" w:cs="Cordia New"/>
          <w:sz w:val="26"/>
          <w:szCs w:val="26"/>
        </w:rPr>
        <w:t>(Continued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3"/>
        <w:gridCol w:w="1741"/>
        <w:gridCol w:w="1755"/>
        <w:gridCol w:w="1784"/>
        <w:gridCol w:w="1767"/>
      </w:tblGrid>
      <w:tr w:rsidR="00683AB2" w:rsidRPr="00377054" w14:paraId="4DDECEE8" w14:textId="77777777" w:rsidTr="009B3490">
        <w:tc>
          <w:tcPr>
            <w:tcW w:w="1963" w:type="dxa"/>
            <w:tcBorders>
              <w:top w:val="single" w:sz="4" w:space="0" w:color="auto"/>
            </w:tcBorders>
          </w:tcPr>
          <w:p w14:paraId="53393A90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Bacterial genus</w:t>
            </w:r>
          </w:p>
        </w:tc>
        <w:tc>
          <w:tcPr>
            <w:tcW w:w="528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5888818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Porcine respiratory region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71D9DC21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Reference</w:t>
            </w:r>
          </w:p>
        </w:tc>
      </w:tr>
      <w:tr w:rsidR="00683AB2" w:rsidRPr="00377054" w14:paraId="11094ED6" w14:textId="77777777" w:rsidTr="009B3490">
        <w:tc>
          <w:tcPr>
            <w:tcW w:w="1963" w:type="dxa"/>
            <w:tcBorders>
              <w:bottom w:val="single" w:sz="4" w:space="0" w:color="auto"/>
            </w:tcBorders>
          </w:tcPr>
          <w:p w14:paraId="77B469ED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  <w:tc>
          <w:tcPr>
            <w:tcW w:w="1741" w:type="dxa"/>
            <w:tcBorders>
              <w:top w:val="single" w:sz="4" w:space="0" w:color="auto"/>
              <w:bottom w:val="single" w:sz="4" w:space="0" w:color="auto"/>
            </w:tcBorders>
          </w:tcPr>
          <w:p w14:paraId="5F50AC85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sz w:val="26"/>
                <w:szCs w:val="26"/>
              </w:rPr>
              <w:t>Lung</w:t>
            </w:r>
          </w:p>
        </w:tc>
        <w:tc>
          <w:tcPr>
            <w:tcW w:w="1755" w:type="dxa"/>
            <w:tcBorders>
              <w:top w:val="single" w:sz="4" w:space="0" w:color="auto"/>
              <w:bottom w:val="single" w:sz="4" w:space="0" w:color="auto"/>
            </w:tcBorders>
          </w:tcPr>
          <w:p w14:paraId="34F75B3C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Lymph node and tonsil</w:t>
            </w:r>
          </w:p>
        </w:tc>
        <w:tc>
          <w:tcPr>
            <w:tcW w:w="1784" w:type="dxa"/>
            <w:tcBorders>
              <w:top w:val="single" w:sz="4" w:space="0" w:color="auto"/>
              <w:bottom w:val="single" w:sz="4" w:space="0" w:color="auto"/>
            </w:tcBorders>
          </w:tcPr>
          <w:p w14:paraId="1073DC60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/>
                <w:sz w:val="26"/>
                <w:szCs w:val="26"/>
              </w:rPr>
              <w:t>Nasal, oropharynx, trachea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47D9FE9B" w14:textId="77777777" w:rsidR="00683AB2" w:rsidRPr="00377054" w:rsidRDefault="00683AB2" w:rsidP="00656F10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</w:tr>
      <w:tr w:rsidR="00395FF9" w:rsidRPr="00377054" w14:paraId="58B52D50" w14:textId="77777777" w:rsidTr="009B3490">
        <w:tc>
          <w:tcPr>
            <w:tcW w:w="1963" w:type="dxa"/>
            <w:tcBorders>
              <w:top w:val="single" w:sz="4" w:space="0" w:color="auto"/>
            </w:tcBorders>
          </w:tcPr>
          <w:p w14:paraId="2D222902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Proteus</w:t>
            </w:r>
          </w:p>
        </w:tc>
        <w:tc>
          <w:tcPr>
            <w:tcW w:w="1741" w:type="dxa"/>
            <w:tcBorders>
              <w:top w:val="single" w:sz="4" w:space="0" w:color="auto"/>
            </w:tcBorders>
          </w:tcPr>
          <w:p w14:paraId="128BED39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0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top w:val="single" w:sz="4" w:space="0" w:color="auto"/>
            </w:tcBorders>
          </w:tcPr>
          <w:p w14:paraId="1D185FBA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NiwgMTNdPC9EaXNwbGF5VGV4dD48cmVjb3Jk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NiwgMTNdPC9EaXNwbGF5VGV4dD48cmVjb3Jk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6, 13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✓</w:t>
            </w:r>
          </w:p>
        </w:tc>
        <w:tc>
          <w:tcPr>
            <w:tcW w:w="1784" w:type="dxa"/>
            <w:tcBorders>
              <w:top w:val="single" w:sz="4" w:space="0" w:color="auto"/>
            </w:tcBorders>
          </w:tcPr>
          <w:p w14:paraId="4B1D2901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38BADB50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Lowe et al., 2011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2011&lt;/Year&gt;&lt;RecNum&gt;337&lt;/RecNum&gt;&lt;DisplayText&gt;[6]&lt;/DisplayText&gt;&lt;record&gt;&lt;rec-number&gt;337&lt;/rec-number&gt;&lt;foreign-keys&gt;&lt;key app="EN" db-id="9wdv9vedmzafw9esfx4vwzaprv9fwfddrvfe" timestamp="1574984621"&gt;337&lt;/key&gt;&lt;/foreign-keys&gt;&lt;ref-type name="Journal Article"&gt;17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, Michigan State University, East Lansing, MI 48824, USA.&lt;/auth-address&gt;&lt;titles&gt;&lt;title&gt;Microbial communities in the tonsils of healthy pigs&lt;/title&gt;&lt;secondary-title&gt;Veterinary Microbiology&lt;/secondary-title&gt;&lt;/titles&gt;&lt;periodical&gt;&lt;full-title&gt;Veterinary Microbiology&lt;/full-title&gt;&lt;/periodical&gt;&lt;pages&gt;346-57&lt;/pages&gt;&lt;volume&gt;147&lt;/volume&gt;&lt;number&gt;3-4&lt;/number&gt;&lt;edition&gt;2010/07/29&lt;/edition&gt;&lt;keywords&gt;&lt;keyword&gt;Animals&lt;/keyword&gt;&lt;keyword&gt;Bacteria/classification/genetics/growth &amp;amp; development/isolation &amp;amp; purification&lt;/keyword&gt;&lt;keyword&gt;*Bacterial Physiological Phenomena&lt;/keyword&gt;&lt;keyword&gt;Bacterial Typing Techniques&lt;/keyword&gt;&lt;keyword&gt;Biodiversity&lt;/keyword&gt;&lt;keyword&gt;Culture Techniques&lt;/keyword&gt;&lt;keyword&gt;Metagenome/*physiology&lt;/keyword&gt;&lt;keyword&gt;Palatine Tonsil/*microbiology&lt;/keyword&gt;&lt;keyword&gt;Phylogeny&lt;/keyword&gt;&lt;keyword&gt;RNA, Ribosomal, 16S/genetics&lt;/keyword&gt;&lt;keyword&gt;Swine&lt;/keyword&gt;&lt;/keywords&gt;&lt;dates&gt;&lt;year&gt;2011&lt;/year&gt;&lt;pub-dates&gt;&lt;date&gt;Jan 27&lt;/date&gt;&lt;/pub-dates&gt;&lt;/dates&gt;&lt;isbn&gt;1873-2542 (Electronic)&amp;#xD;0378-1135 (Linking)&lt;/isbn&gt;&lt;accession-num&gt;20663617&lt;/accession-num&gt;&lt;urls&gt;&lt;related-urls&gt;&lt;url&gt;https://www.ncbi.nlm.nih.gov/pubmed/20663617&lt;/url&gt;&lt;url&gt;https://www.sciencedirect.com/science/article/pii/S0378113510003275?via%3Dihub&lt;/url&gt;&lt;/related-urls&gt;&lt;/urls&gt;&lt;electronic-resource-num&gt;10.1016/j.vetmic.2010.06.025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6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737C5EA1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Lowe et al., 2012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Year&gt;&lt;Rec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Num&gt;&lt;DisplayText&gt;[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3]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isplayText&gt;&lt;record&gt;&lt;rec-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-number&gt;&lt;foreign-keys&gt;&lt;key app="EN" db-id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wd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edmzafw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sfx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4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wzapr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fwfddrvfe" timestamp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574984452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key&gt;&lt;/foreign-keys&gt;&lt;ref-type name="Journal Article"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 and Molecular Genetics and the Center for Microbial Pathogenesis, Michigan State University, East Lansing, MI, USA.&lt;/auth-address&gt;&lt;titles&gt;&lt;title&gt;Defining the &amp;quot;core microbiome&amp;quot; of the microbial communities in the tonsils of healthy pigs&lt;/title&gt;&lt;secondary-title&gt;BMC Microbiology&lt;/secondary-title&gt;&lt;/titles&gt;&lt;periodical&gt;&lt;full-title&gt;BMC Microbiology&lt;/full-title&gt;&lt;/periodical&gt;&lt;pages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pages&gt;&lt;volum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volume&gt;&lt;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number&gt;&lt;editio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/02/0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edition&gt;&lt;keywords&gt;&lt;keyword&gt;Animals&lt;/keyword&gt;&lt;keyword&gt;Bacteria/*classification/genetics/*isolation &amp;amp; purification&lt;/keyword&gt;&lt;keyword&gt;Cluster Analysis&lt;/keyword&gt;&lt;keyword&gt;DNA, Bacterial/chemistry/genetics&lt;/keyword&gt;&lt;keyword&gt;DNA, Ribosomal/chemistry/genetics&lt;/keyword&gt;&lt;keyword&gt;*Metagenome&lt;/keyword&gt;&lt;keyword&gt;Palatine Tonsil/*microbiology&lt;/keyword&gt;&lt;keyword&gt;Phylogeny&lt;/keyword&gt;&lt;keyword&gt;RNA, Ribosomal,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S/genetics&lt;/keyword&gt;&lt;keyword&gt;Sequence Analysis, DNA&lt;/keyword&gt;&lt;keyword&gt;Swine/*microbiology&lt;/keyword&gt;&lt;/keywords&gt;&lt;dates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year&gt;&lt;pub-dates&gt;&lt;date&gt;Feb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ate&gt;&lt;/pub-dates&gt;&lt;/dates&gt;&lt;isb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lectronic)&amp;#xD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Linking)&lt;/isbn&gt;&lt;accession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accession-num&gt;&lt;urls&gt;&lt;related-urls&gt;&lt;url&gt;https://www.ncbi.nlm.nih.gov/pubmed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url&gt;&lt;url&gt;https://www.ncbi.nlm.nih.gov/pmc/articles/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-12-20.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&lt;/url&gt;&lt;/related-urls&gt;&lt;/urls&gt;&lt;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&lt;electronic-resource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0.1186/1471-2180-12-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05474D23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1B66FAEE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7FE63B9F" w14:textId="77777777" w:rsidTr="009B3490">
        <w:tc>
          <w:tcPr>
            <w:tcW w:w="1963" w:type="dxa"/>
          </w:tcPr>
          <w:p w14:paraId="39984063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Providencia</w:t>
            </w:r>
          </w:p>
        </w:tc>
        <w:tc>
          <w:tcPr>
            <w:tcW w:w="1741" w:type="dxa"/>
          </w:tcPr>
          <w:p w14:paraId="20EAE624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</w:tcPr>
          <w:p w14:paraId="6E8BB430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NiwgMTNdPC9EaXNwbGF5VGV4dD48cmVjb3Jk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NiwgMTNdPC9EaXNwbGF5VGV4dD48cmVjb3Jk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6, 13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>,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84" w:type="dxa"/>
          </w:tcPr>
          <w:p w14:paraId="008C8FBA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7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</w:tcPr>
          <w:p w14:paraId="2B727078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Lowe et al., 2011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2011&lt;/Year&gt;&lt;RecNum&gt;337&lt;/RecNum&gt;&lt;DisplayText&gt;[6]&lt;/DisplayText&gt;&lt;record&gt;&lt;rec-number&gt;337&lt;/rec-number&gt;&lt;foreign-keys&gt;&lt;key app="EN" db-id="9wdv9vedmzafw9esfx4vwzaprv9fwfddrvfe" timestamp="1574984621"&gt;337&lt;/key&gt;&lt;/foreign-keys&gt;&lt;ref-type name="Journal Article"&gt;17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, Michigan State University, East Lansing, MI 48824, USA.&lt;/auth-address&gt;&lt;titles&gt;&lt;title&gt;Microbial communities in the tonsils of healthy pigs&lt;/title&gt;&lt;secondary-title&gt;Veterinary Microbiology&lt;/secondary-title&gt;&lt;/titles&gt;&lt;periodical&gt;&lt;full-title&gt;Veterinary Microbiology&lt;/full-title&gt;&lt;/periodical&gt;&lt;pages&gt;346-57&lt;/pages&gt;&lt;volume&gt;147&lt;/volume&gt;&lt;number&gt;3-4&lt;/number&gt;&lt;edition&gt;2010/07/29&lt;/edition&gt;&lt;keywords&gt;&lt;keyword&gt;Animals&lt;/keyword&gt;&lt;keyword&gt;Bacteria/classification/genetics/growth &amp;amp; development/isolation &amp;amp; purification&lt;/keyword&gt;&lt;keyword&gt;*Bacterial Physiological Phenomena&lt;/keyword&gt;&lt;keyword&gt;Bacterial Typing Techniques&lt;/keyword&gt;&lt;keyword&gt;Biodiversity&lt;/keyword&gt;&lt;keyword&gt;Culture Techniques&lt;/keyword&gt;&lt;keyword&gt;Metagenome/*physiology&lt;/keyword&gt;&lt;keyword&gt;Palatine Tonsil/*microbiology&lt;/keyword&gt;&lt;keyword&gt;Phylogeny&lt;/keyword&gt;&lt;keyword&gt;RNA, Ribosomal, 16S/genetics&lt;/keyword&gt;&lt;keyword&gt;Swine&lt;/keyword&gt;&lt;/keywords&gt;&lt;dates&gt;&lt;year&gt;2011&lt;/year&gt;&lt;pub-dates&gt;&lt;date&gt;Jan 27&lt;/date&gt;&lt;/pub-dates&gt;&lt;/dates&gt;&lt;isbn&gt;1873-2542 (Electronic)&amp;#xD;0378-1135 (Linking)&lt;/isbn&gt;&lt;accession-num&gt;20663617&lt;/accession-num&gt;&lt;urls&gt;&lt;related-urls&gt;&lt;url&gt;https://www.ncbi.nlm.nih.gov/pubmed/20663617&lt;/url&gt;&lt;url&gt;https://www.sciencedirect.com/science/article/pii/S0378113510003275?via%3Dihub&lt;/url&gt;&lt;/related-urls&gt;&lt;/urls&gt;&lt;electronic-resource-num&gt;10.1016/j.vetmic.2010.06.025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6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60517147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Lowe et al., 2012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Year&gt;&lt;Rec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Num&gt;&lt;DisplayText&gt;[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3]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isplayText&gt;&lt;record&gt;&lt;rec-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-number&gt;&lt;foreign-keys&gt;&lt;key app="EN" db-id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wd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edmzafw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sfx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4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wzapr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fwfddrvfe" timestamp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574984452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key&gt;&lt;/foreign-keys&gt;&lt;ref-type name="Journal Article"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 and Molecular Genetics and the Center for Microbial Pathogenesis, Michigan State University, East Lansing, MI, USA.&lt;/auth-address&gt;&lt;titles&gt;&lt;title&gt;Defining the &amp;quot;core microbiome&amp;quot; of the microbial communities in the tonsils of healthy pigs&lt;/title&gt;&lt;secondary-title&gt;BMC Microbiology&lt;/secondary-title&gt;&lt;/titles&gt;&lt;periodical&gt;&lt;full-title&gt;BMC Microbiology&lt;/full-title&gt;&lt;/periodical&gt;&lt;pages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pages&gt;&lt;volum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volume&gt;&lt;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number&gt;&lt;editio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/02/0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edition&gt;&lt;keywords&gt;&lt;keyword&gt;Animals&lt;/keyword&gt;&lt;keyword&gt;Bacteria/*classification/genetics/*isolation &amp;amp; purification&lt;/keyword&gt;&lt;keyword&gt;Cluster Analysis&lt;/keyword&gt;&lt;keyword&gt;DNA, Bacterial/chemistry/genetics&lt;/keyword&gt;&lt;keyword&gt;DNA, Ribosomal/chemistry/genetics&lt;/keyword&gt;&lt;keyword&gt;*Metagenome&lt;/keyword&gt;&lt;keyword&gt;Palatine Tonsil/*microbiology&lt;/keyword&gt;&lt;keyword&gt;Phylogeny&lt;/keyword&gt;&lt;keyword&gt;RNA, Ribosomal,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S/genetics&lt;/keyword&gt;&lt;keyword&gt;Sequence Analysis, DNA&lt;/keyword&gt;&lt;keyword&gt;Swine/*microbiology&lt;/keyword&gt;&lt;/keywords&gt;&lt;dates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year&gt;&lt;pub-dates&gt;&lt;date&gt;Feb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ate&gt;&lt;/pub-dates&gt;&lt;/dates&gt;&lt;isb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lectronic)&amp;#xD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Linking)&lt;/isbn&gt;&lt;accession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accession-num&gt;&lt;urls&gt;&lt;related-urls&gt;&lt;url&gt;https://www.ncbi.nlm.nih.gov/pubmed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url&gt;&lt;url&gt;https://www.ncbi.nlm.nih.gov/pmc/articles/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-12-20.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&lt;/url&gt;&lt;/related-urls&gt;&lt;/urls&gt;&lt;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&lt;electronic-resource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0.1186/1471-2180-12-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2F73934A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eese et al., 2014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eese&lt;/Author&gt;&lt;Year&gt;2014&lt;/Year&gt;&lt;RecNum&gt;338&lt;/RecNum&gt;&lt;DisplayText&gt;[7]&lt;/DisplayText&gt;&lt;record&gt;&lt;rec-number&gt;338&lt;/rec-number&gt;&lt;foreign-keys&gt;&lt;key app="EN" db-id="9wdv9vedmzafw9esfx4vwzaprv9fwfddrvfe" timestamp="1575268757"&gt;338&lt;/key&gt;&lt;/foreign-keys&gt;&lt;ref-type name="Journal Article"&gt;17&lt;/ref-type&gt;&lt;contributors&gt;&lt;authors&gt;&lt;author&gt;Weese, J.&lt;/author&gt;&lt;author&gt;Slifierz, Mackenzie&lt;/author&gt;&lt;author&gt;Jalali, Mohammad&lt;/author&gt;&lt;author&gt;Friendship, Robert&lt;/author&gt;&lt;/authors&gt;&lt;/contributors&gt;&lt;titles&gt;&lt;title&gt;&lt;style face="normal" font="default" size="100%"&gt;Evaluation of the nasal microbiota in slaughter-age pigs and the impact on nasal methicillin-resistant &lt;/style&gt;&lt;style face="italic" font="default" size="100%"&gt;Staphylococcus aureus&lt;/style&gt;&lt;style face="normal" font="default" size="100%"&gt; (MRSA) carriage&lt;/style&gt;&lt;/title&gt;&lt;secondary-title&gt;BMC Veterinary Research&lt;/secondary-title&gt;&lt;/titles&gt;&lt;periodical&gt;&lt;full-title&gt;BMC Veterinary Research&lt;/full-title&gt;&lt;/periodical&gt;&lt;volume&gt;10&lt;/volume&gt;&lt;number&gt;1&lt;/number&gt;&lt;section&gt;69&lt;/section&gt;&lt;dates&gt;&lt;year&gt;2014&lt;/year&gt;&lt;/dates&gt;&lt;isbn&gt;1746-6148&lt;/isbn&gt;&lt;urls&gt;&lt;related-urls&gt;&lt;url&gt;https://bmcvetres.biomedcentral.com/track/pdf/10.1186/1746-6148-10-69&lt;/url&gt;&lt;/related-urls&gt;&lt;/urls&gt;&lt;electronic-resource-num&gt;10.1186/1746-6148-10-69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7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6C8979F1" w14:textId="77777777" w:rsidTr="009B3490">
        <w:tc>
          <w:tcPr>
            <w:tcW w:w="1963" w:type="dxa"/>
          </w:tcPr>
          <w:p w14:paraId="3E8A3660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Shewanella</w:t>
            </w:r>
          </w:p>
        </w:tc>
        <w:tc>
          <w:tcPr>
            <w:tcW w:w="1741" w:type="dxa"/>
          </w:tcPr>
          <w:p w14:paraId="5754E534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l08L0Rpc3BsYXlUZXh0PjxyZWNv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l08L0Rpc3BsYXlUZXh0PjxyZWNv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, 2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✓</w:t>
            </w:r>
          </w:p>
        </w:tc>
        <w:tc>
          <w:tcPr>
            <w:tcW w:w="1755" w:type="dxa"/>
          </w:tcPr>
          <w:p w14:paraId="6EE9DE0B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84" w:type="dxa"/>
          </w:tcPr>
          <w:p w14:paraId="1CF84A41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</w:tcPr>
          <w:p w14:paraId="7C4555A2" w14:textId="77777777" w:rsidR="00B50D3C" w:rsidRPr="00377054" w:rsidRDefault="00B50D3C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Huang et al., 2019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Huang&lt;/Author&gt;&lt;Year&gt;2019&lt;/Year&gt;&lt;RecNum&gt;267&lt;/RecNum&gt;&lt;DisplayText&gt;[2]&lt;/DisplayText&gt;&lt;record&gt;&lt;rec-number&gt;267&lt;/rec-number&gt;&lt;foreign-keys&gt;&lt;key app="EN" db-id="9wdv9vedmzafw9esfx4vwzaprv9fwfddrvfe" timestamp="1553420352"&gt;267&lt;/key&gt;&lt;/foreign-keys&gt;&lt;ref-type name="Journal Article"&gt;17&lt;/ref-type&gt;&lt;contributors&gt;&lt;authors&gt;&lt;author&gt;Huang, T.&lt;/author&gt;&lt;author&gt;Zhang, M.&lt;/author&gt;&lt;author&gt;Tong, X.&lt;/author&gt;&lt;author&gt;Chen, J.&lt;/author&gt;&lt;author&gt;Yan, G.&lt;/author&gt;&lt;author&gt;Fang, S.&lt;/author&gt;&lt;author&gt;Guo, Y.&lt;/author&gt;&lt;author&gt;Yang, B.&lt;/author&gt;&lt;author&gt;Xiao, S.&lt;/author&gt;&lt;author&gt;Chen, C.&lt;/author&gt;&lt;author&gt;Huang, L.&lt;/author&gt;&lt;author&gt;Ai, H.&lt;/author&gt;&lt;/authors&gt;&lt;/contributors&gt;&lt;auth-address&gt;State Key Laboratory for Swine Genetic Improvement and Production Technology, Jiangxi Agricultural University, Nanchang, 330045, China.&lt;/auth-address&gt;&lt;titles&gt;&lt;title&gt;Microbial communities in swine lungs and their association with lung lesions&lt;/title&gt;&lt;secondary-title&gt;Microbial Biotechnology&lt;/secondary-title&gt;&lt;/titles&gt;&lt;periodical&gt;&lt;full-title&gt;Microbial Biotechnology&lt;/full-title&gt;&lt;/periodical&gt;&lt;pages&gt;289-304&lt;/pages&gt;&lt;volume&gt;12&lt;/volume&gt;&lt;number&gt;2&lt;/number&gt;&lt;edition&gt;2018/12/18&lt;/edition&gt;&lt;dates&gt;&lt;year&gt;2019&lt;/year&gt;&lt;pub-dates&gt;&lt;date&gt;Mar&lt;/date&gt;&lt;/pub-dates&gt;&lt;/dates&gt;&lt;isbn&gt;1751-7915 (Electronic)&amp;#xD;1751-7915 (Linking)&lt;/isbn&gt;&lt;accession-num&gt;30556308&lt;/accession-num&gt;&lt;urls&gt;&lt;related-urls&gt;&lt;url&gt;https://www.ncbi.nlm.nih.gov/pubmed/30556308&lt;/url&gt;&lt;url&gt;https://www.ncbi.nlm.nih.gov/pmc/articles/PMC6389860/pdf/MBT2-12-289.pdf&lt;/url&gt;&lt;/related-urls&gt;&lt;/urls&gt;&lt;custom2&gt;PMC6389860&lt;/custom2&gt;&lt;electronic-resource-num&gt;10.1111/1751-7915.13353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2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0AF326A2" w14:textId="77777777" w:rsidR="00BF3FB1" w:rsidRPr="00377054" w:rsidRDefault="00BF3FB1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 xml:space="preserve">érez-Wohlfeil, Esteban&lt;/author&gt;&lt;author&gt;Carvalho, 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Fab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íola Marques&lt;/author&gt;&lt;author&gt;Trelles, Oswaldo&lt;/author&gt;&lt;author&gt;Schrank, Irene Silveira&lt;/author&gt;&lt;author&gt;Vasconcelos, Ana Tereza Ribeiro&lt;/author&gt;&lt;author&gt;Zaha, Arnaldo&lt;/author&gt;&lt;/authors&gt;&lt;/contributors&gt;&lt;titles&gt;&lt;title&gt;Microbiome overview in swine lungs&lt;/title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2D1DD537" w14:textId="77777777" w:rsidR="00395FF9" w:rsidRPr="00377054" w:rsidRDefault="00395FF9" w:rsidP="00BF3FB1">
            <w:pPr>
              <w:rPr>
                <w:rFonts w:ascii="Cordia New" w:hAnsi="Cordia New" w:cs="Cordia New"/>
                <w:sz w:val="26"/>
                <w:szCs w:val="26"/>
              </w:rPr>
            </w:pPr>
          </w:p>
        </w:tc>
      </w:tr>
      <w:tr w:rsidR="00395FF9" w:rsidRPr="00377054" w14:paraId="1A133F5B" w14:textId="77777777" w:rsidTr="009B3490">
        <w:tc>
          <w:tcPr>
            <w:tcW w:w="1963" w:type="dxa"/>
          </w:tcPr>
          <w:p w14:paraId="71180005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Shigella</w:t>
            </w:r>
          </w:p>
        </w:tc>
        <w:tc>
          <w:tcPr>
            <w:tcW w:w="1741" w:type="dxa"/>
          </w:tcPr>
          <w:p w14:paraId="40C5A831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TBdPC9EaXNwbGF5VGV4dD48cmVj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aXF1ZWlyYTwvQXV0aG9yPjxZZWFyPjIwMTc8L1llYXI+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</w:fldData>
              </w:fldCha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, 10]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</w:p>
        </w:tc>
        <w:tc>
          <w:tcPr>
            <w:tcW w:w="1755" w:type="dxa"/>
          </w:tcPr>
          <w:p w14:paraId="79D23AB0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MTAsIDEzXTwvRGlzcGxheVRleHQ+PHJlY29y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Mb3dlPC9BdXRob3I+PFllYXI+MjAxMjwvWWVhcj48UmVj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0, 13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,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✓</w:t>
            </w:r>
          </w:p>
        </w:tc>
        <w:tc>
          <w:tcPr>
            <w:tcW w:w="1784" w:type="dxa"/>
          </w:tcPr>
          <w:p w14:paraId="11225871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Wang&lt;/Author&gt;&lt;Year&gt;2018&lt;/Year&gt;&lt;RecNum&gt;305&lt;/RecNum&gt;&lt;DisplayText&gt;[14]&lt;/DisplayText&gt;&lt;record&gt;&lt;rec-number&gt;305&lt;/rec-number&gt;&lt;foreign-keys&gt;&lt;key app="EN" db-id="9wdv9vedmzafw9esfx4vwzaprv9fwfddrvfe" timestamp="1571299405"&gt;305&lt;/key&gt;&lt;/foreign-keys&gt;&lt;ref-type name="Journal Article"&gt;17&lt;/ref-type&gt;&lt;contributors&gt;&lt;authors&gt;&lt;author&gt;Wang, Q.&lt;/author&gt;&lt;author&gt;Cai, R.&lt;/author&gt;&lt;author&gt;Huang, A.&lt;/author&gt;&lt;author&gt;Wang, X.&lt;/author&gt;&lt;author&gt;Qu, W.&lt;/author&gt;&lt;author&gt;Shi, L.&lt;/author&gt;&lt;author&gt;Li, C.&lt;/author&gt;&lt;author&gt;Yan, H.&lt;/author&gt;&lt;/authors&gt;&lt;/contributors&gt;&lt;auth-address&gt;School of Food Science and Engineering, South China University of Technology, Guangzhou, China.&amp;#xD;Institute of Animal Health, Guangdong Academy of Agricultural Sciences, Guangzhou, China.&amp;#xD;Institute of Food Safety and Nutrition, Jinan University, Guangzhou, China.&amp;#xD;State Key Laboratory of Food Safety Technology for Meat Products, Xiamen, China.&lt;/auth-address&gt;&lt;titles&gt;&lt;title&gt;Comparison of oropharyngeal microbiota in healthy piglets and piglets with respiratory disease&lt;/title&gt;&lt;secondary-title&gt;Frontiers in Microbiology&lt;/secondary-title&gt;&lt;/titles&gt;&lt;periodical&gt;&lt;full-title&gt;Frontiers in Microbiology&lt;/full-title&gt;&lt;/periodical&gt;&lt;pages&gt;3218&lt;/pages&gt;&lt;volume&gt;9&lt;/volume&gt;&lt;edition&gt;2019/01/11&lt;/edition&gt;&lt;keywords&gt;&lt;keyword&gt;16S rRNA sequencing&lt;/keyword&gt;&lt;keyword&gt;microbial community&lt;/keyword&gt;&lt;keyword&gt;oropharyngeal microbiota&lt;/keyword&gt;&lt;keyword&gt;piglets&lt;/keyword&gt;&lt;keyword&gt;porcine respiratory disease&lt;/keyword&gt;&lt;/keywords&gt;&lt;dates&gt;&lt;year&gt;2018&lt;/year&gt;&lt;/dates&gt;&lt;isbn&gt;1664-302X (Print)&amp;#xD;1664-302X (Linking)&lt;/isbn&gt;&lt;accession-num&gt;30627125&lt;/accession-num&gt;&lt;urls&gt;&lt;related-urls&gt;&lt;url&gt;https://www.ncbi.nlm.nih.gov/pubmed/30627125&lt;/url&gt;&lt;/related-urls&gt;&lt;/urls&gt;&lt;custom2&gt;PMC6309737&lt;/custom2&gt;&lt;electronic-resource-num&gt;10.3389/fmicb.2018.03218&lt;/electronic-resource-num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4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67" w:type="dxa"/>
          </w:tcPr>
          <w:p w14:paraId="6DA7AD1B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Lowe et al., 2012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Lowe&lt;/Author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Year&gt;&lt;Rec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Num&gt;&lt;DisplayText&gt;[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3]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isplayText&gt;&lt;record&gt;&lt;rec-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c-number&gt;&lt;foreign-keys&gt;&lt;key app="EN" db-id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wd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edmzafw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sfx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4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vwzaprv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fwfddrvfe" timestamp=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574984452"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3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key&gt;&lt;/foreign-keys&gt;&lt;ref-type name="Journal Article"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ref-type&gt;&lt;contributors&gt;&lt;authors&gt;&lt;author&gt;Lowe, B. A.&lt;/author&gt;&lt;author&gt;Marsh, T. L.&lt;/author&gt;&lt;author&gt;Isaacs-Cosgrove, N.&lt;/author&gt;&lt;author&gt;Kirkwood, R. N.&lt;/author&gt;&lt;author&gt;Kiupel, M.&lt;/author&gt;&lt;author&gt;Mulks, M. H.&lt;/author&gt;&lt;/authors&gt;&lt;/contributors&gt;&lt;auth-address&gt;Department of Microbiology and Molecular Genetics and the Center for Microbial Pathogenesis, Michigan State University, East Lansing, MI, USA.&lt;/auth-address&gt;&lt;titles&gt;&lt;title&gt;Defining the &amp;quot;core microbiome&amp;quot; of the microbial communities in the tonsils of healthy pigs&lt;/title&gt;&lt;secondary-title&gt;BMC Microbiology&lt;/secondary-title&gt;&lt;/titles&gt;&lt;periodical&gt;&lt;full-title&gt;BMC Microbiology&lt;/full-title&gt;&lt;/periodical&gt;&lt;pages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pages&gt;&lt;volum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volume&gt;&lt;numbe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number&gt;&lt;editio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/02/0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edition&gt;&lt;keywords&gt;&lt;keyword&gt;Animals&lt;/keyword&gt;&lt;keyword&gt;Bacteria/*classification/genetics/*isolation &amp;amp; purification&lt;/keyword&gt;&lt;keyword&gt;Cluster Analysis&lt;/keyword&gt;&lt;keyword&gt;DNA, Bacterial/chemistry/genetics&lt;/keyword&gt;&lt;keyword&gt;DNA, Ribosomal/chemistry/genetics&lt;/keyword&gt;&lt;keyword&gt;*Metagenome&lt;/keyword&gt;&lt;keyword&gt;Palatine Tonsil/*microbiology&lt;/keyword&gt;&lt;keyword&gt;Phylogeny&lt;/keyword&gt;&lt;keyword&gt;RNA, Ribosomal,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6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S/genetics&lt;/keyword&gt;&lt;keyword&gt;Sequence Analysis, DNA&lt;/keyword&gt;&lt;keyword&gt;Swine/*microbiology&lt;/keyword&gt;&lt;/keywords&gt;&lt;dates&gt;&lt;year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01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&lt;/year&gt;&lt;pub-dates&gt;&lt;date&gt;Feb 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7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date&gt;&lt;/pub-dates&gt;&lt;/dates&gt;&lt;isbn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Electronic)&amp;#xD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 (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Linking)&lt;/isbn&gt;&lt;accession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accession-num&gt;&lt;urls&gt;&lt;related-urls&gt;&lt;url&gt;https://www.ncbi.nlm.nih.gov/pubmed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/22313693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url&gt;&lt;url&gt;https://www.ncbi.nlm.nih.gov/pmc/articles/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/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471-2180-12-20.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pdf&lt;/url&gt;&lt;/related-urls&gt;&lt;/urls&gt;&lt;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PMC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3297519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custom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2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gt;&lt;electronic-resource-num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instrText>10.1186/1471-2180-12-20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>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13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fldChar w:fldCharType="end"/>
            </w:r>
          </w:p>
          <w:p w14:paraId="54A8DEA4" w14:textId="77777777" w:rsidR="00BF3FB1" w:rsidRPr="00377054" w:rsidRDefault="00BF3FB1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érez-Wohlfeil, Esteban&lt;/author&gt;&lt;author&gt;Carvalho, Fabíola Marques&lt;/author&gt;&lt;author&gt;Trelles, Oswaldo&lt;/author&gt;&lt;author&gt;Schrank, Irene Silveira&lt;/author&gt;&lt;au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thor&gt;Vasconcelos, Ana Tereza Ribeiro&lt;/author&gt;&lt;author&gt;Zaha, Arnaldo&lt;/author&gt;&lt;/authors&gt;&lt;/contributors&gt;&lt;titles&gt;&lt;title&gt;Microbiome overview in swine lungs&lt;/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6D7220E7" w14:textId="77777777" w:rsidR="00BF3FB1" w:rsidRPr="00377054" w:rsidRDefault="00BF3FB1" w:rsidP="00BF3FB1">
            <w:pPr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 xml:space="preserve">Wang et al., 2018 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instrText xml:space="preserve"> ADDIN EN.CITE &lt;EndNote&gt;&lt;Cite&gt;&lt;Author&gt;Wang&lt;/Author&gt;&lt;Year&gt;2018&lt;/Year&gt;&lt;RecNum&gt;305&lt;/RecNum&gt;&lt;DisplayText&gt;[14]&lt;/DisplayText&gt;&lt;record&gt;&lt;rec-number&gt;305&lt;/rec-number&gt;&lt;foreign-keys&gt;&lt;key app="EN" db-id="9wdv9vedmzafw9esfx4vwzaprv9fwfddrvfe" timestamp="1571299405"&gt;305&lt;/key&gt;&lt;/foreign-keys&gt;&lt;ref-type name="Journal Article"&gt;17&lt;/ref-type&gt;&lt;contributors&gt;&lt;authors&gt;&lt;author&gt;Wang, Q.&lt;/author&gt;&lt;author&gt;Cai, R.&lt;/author&gt;&lt;author&gt;Huang, A.&lt;/author&gt;&lt;author&gt;Wang, X.&lt;/author&gt;&lt;author&gt;Qu, W.&lt;/author&gt;&lt;author&gt;Shi, L.&lt;/author&gt;&lt;author&gt;Li, C.&lt;/author&gt;&lt;author&gt;Yan, H.&lt;/author&gt;&lt;/authors&gt;&lt;/contributors&gt;&lt;auth-address&gt;School of Food Science and Engineering, South China University of Technology, Guangzhou, China.&amp;#xD;Institute of Animal Health, Guangdong Academy of Agricultural Sciences, Guangzhou, China.&amp;#xD;Institute of Food Safety and Nutrition, Jinan University, Guangzhou, China.&amp;#xD;State Key Laboratory of Food Safety Technology for Meat Products, Xiamen, China.&lt;/auth-address&gt;&lt;titles&gt;&lt;title&gt;Comparison of oropharyngeal microbiota in healthy piglets and piglets with respiratory disease&lt;/title&gt;&lt;secondary-title&gt;Frontiers in Microbiology&lt;/secondary-title&gt;&lt;/titles&gt;&lt;periodical&gt;&lt;full-title&gt;Frontiers in Microbiology&lt;/full-title&gt;&lt;/periodical&gt;&lt;pages&gt;3218&lt;/pages&gt;&lt;volume&gt;9&lt;/volume&gt;&lt;edition&gt;2019/01/11&lt;/edition&gt;&lt;keywords&gt;&lt;keyword&gt;16S rRNA sequencing&lt;/keyword&gt;&lt;keyword&gt;microbial community&lt;/keyword&gt;&lt;keyword&gt;oropharyngeal microbiota&lt;/keyword&gt;&lt;keyword&gt;piglets&lt;/keyword&gt;&lt;keyword&gt;porcine respiratory disease&lt;/keyword&gt;&lt;/keywords&gt;&lt;dates&gt;&lt;year&gt;2018&lt;/year&gt;&lt;/dates&gt;&lt;isbn&gt;1664-302X (Print)&amp;#xD;1664-302X (Linking)&lt;/isbn&gt;&lt;accession-num&gt;30627125&lt;/accession-num&gt;&lt;urls&gt;&lt;related-urls&gt;&lt;url&gt;https://www.ncbi.nlm.nih.gov/pubmed/30627125&lt;/url&gt;&lt;/related-urls&gt;&lt;/urls&gt;&lt;custom2&gt;PMC6309737&lt;/custom2&gt;&lt;electronic-resource-num&gt;10.3389/fmicb.2018.03218&lt;/electronic-resource-num&gt;&lt;/record&gt;&lt;/Cite&gt;&lt;/EndNote&gt;</w:instrTex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4]</w:t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fldChar w:fldCharType="end"/>
            </w:r>
          </w:p>
          <w:p w14:paraId="4E652A44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Zhao et al., 2020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aaGFvPC9BdXRob3I+PFllYXI+MjAyMDwvWWVhcj48UmVj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10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66812E94" w14:textId="77777777" w:rsidTr="009B3490">
        <w:tc>
          <w:tcPr>
            <w:tcW w:w="1963" w:type="dxa"/>
          </w:tcPr>
          <w:p w14:paraId="6F7258ED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Weeksella</w:t>
            </w:r>
          </w:p>
        </w:tc>
        <w:tc>
          <w:tcPr>
            <w:tcW w:w="1741" w:type="dxa"/>
          </w:tcPr>
          <w:p w14:paraId="10CA7842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="00395FF9"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  <w:vertAlign w:val="superscript"/>
              </w:rPr>
              <w:instrText>érez-Wohlfeil, Esteba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>n&lt;/author&gt;&lt;author&gt;Carvalho, Fab</w:instrText>
            </w:r>
            <w:r w:rsidR="00395FF9"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  <w:vertAlign w:val="superscript"/>
              </w:rPr>
              <w:instrText>íola Marques&lt;/author&gt;&lt;author&gt;Trelles, Oswaldo&lt;/author&gt;&lt;author&gt;Schrank, Irene Silveira&lt;/author&gt;&lt;author&gt;Vasconcelos, Ana Tereza Ribeiro&lt;/author&gt;&lt;author&gt;Zaha, Arnaldo&lt;/author&gt;&lt;/authors&gt;&lt;/contributors&gt;&lt;titles&gt;&lt;title&gt;Microbiome ov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>erview in swine lungs&lt;/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1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</w:tcPr>
          <w:p w14:paraId="42742EB4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84" w:type="dxa"/>
          </w:tcPr>
          <w:p w14:paraId="7E30881A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8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>,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</w:tcPr>
          <w:p w14:paraId="26E2500C" w14:textId="77777777" w:rsidR="00B50D3C" w:rsidRPr="00377054" w:rsidRDefault="00B50D3C" w:rsidP="00BF3FB1">
            <w:pPr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 xml:space="preserve">Correa-Fiz et al., 2016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Db3JyZWEtRml6PC9BdXRob3I+PFllYXI+MjAxNjwvWWVh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</w:rPr>
              <w:t>[8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  <w:p w14:paraId="5325A6EA" w14:textId="77777777" w:rsidR="00395FF9" w:rsidRPr="00377054" w:rsidRDefault="00BF3FB1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t xml:space="preserve">Siqueira et al., 2017 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begin"/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 xml:space="preserve"> ADDIN EN.CITE &lt;EndNote&gt;&lt;Cite&gt;&lt;Author&gt;Siqueira&lt;/Author&gt;&lt;Year&gt;2017&lt;/Year&gt;&lt;RecNum&gt;13&lt;/RecNum&gt;&lt;DisplayText&gt;[1]&lt;/DisplayText&gt;&lt;record&gt;&lt;rec-number&gt;13&lt;/rec-number&gt;&lt;foreign-keys&gt;&lt;key app="EN" db-id="9wdv9vedmzafw9esfx4vwzaprv9fwfddrvfe" timestamp="1526891458"&gt;13&lt;/key&gt;&lt;/foreign-keys&gt;&lt;ref-type name="Journal Article"&gt;17&lt;/ref-type&gt;&lt;contributors&gt;&lt;authors&gt;&lt;author&gt;Siqueira, Franciele Maboni&lt;/author&gt;&lt;author&gt;P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érez-Wohlfeil, Esteban&lt;/author&gt;&lt;author&gt;Carva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lho, Fab</w:instrText>
            </w:r>
            <w:r w:rsidRPr="00377054">
              <w:rPr>
                <w:rFonts w:ascii="Cordia New" w:eastAsia="Helvetica" w:hAnsi="Cordia New" w:cs="Cordia New"/>
                <w:color w:val="000000" w:themeColor="text1"/>
                <w:sz w:val="26"/>
                <w:szCs w:val="26"/>
              </w:rPr>
              <w:instrText>íola Marques&lt;/author&gt;&lt;author&gt;Trelles, Oswaldo&lt;/author&gt;&lt;author&gt;Schrank, Irene Silveira&lt;/author&gt;&lt;author&gt;Vasconcelos, Ana Tereza Ribeiro&lt;/author&gt;&lt;author&gt;Zaha, Arnaldo&lt;/author&gt;&lt;/authors&gt;&lt;/contributors&gt;&lt;titles&gt;&lt;title&gt;Microbiome overview in swine lungs&lt;/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instrText>title&gt;&lt;secondary-title&gt;PLoS ONE&lt;/secondary-title&gt;&lt;/titles&gt;&lt;periodical&gt;&lt;full-title&gt;PLoS ONE&lt;/full-title&gt;&lt;/periodical&gt;&lt;pages&gt;e0181503&lt;/pages&gt;&lt;volume&gt;12&lt;/volume&gt;&lt;number&gt;7&lt;/number&gt;&lt;dates&gt;&lt;year&gt;2017&lt;/year&gt;&lt;pub-dates&gt;&lt;date&gt;07/18&amp;#xD;01/19/received&amp;#xD;07/03/accepted&lt;/date&gt;&lt;/pub-dates&gt;&lt;/dates&gt;&lt;pub-location&gt;San Francisco, CA USA&lt;/pub-location&gt;&lt;publisher&gt;Public Library of Science&lt;/publisher&gt;&lt;isbn&gt;1932-6203&lt;/isbn&gt;&lt;accession-num&gt;PMC5515459&lt;/accession-num&gt;&lt;urls&gt;&lt;related-urls&gt;&lt;url&gt;http://www.ncbi.nlm.nih.gov/pmc/articles/PMC5515459/&lt;/url&gt;&lt;/related-urls&gt;&lt;/urls&gt;&lt;electronic-resource-num&gt;10.1371/journal.pone.0181503&lt;/electronic-resource-num&gt;&lt;remote-database-name&gt;PMC&lt;/remote-database-name&gt;&lt;/record&gt;&lt;/Cite&gt;&lt;/EndNote&gt;</w:instrTex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separate"/>
            </w:r>
            <w:r w:rsidRPr="00377054">
              <w:rPr>
                <w:rFonts w:ascii="Cordia New" w:hAnsi="Cordia New" w:cs="Cordia New"/>
                <w:noProof/>
                <w:color w:val="000000" w:themeColor="text1"/>
                <w:sz w:val="26"/>
                <w:szCs w:val="26"/>
              </w:rPr>
              <w:t>[1]</w:t>
            </w:r>
            <w:r w:rsidRPr="00377054"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  <w:fldChar w:fldCharType="end"/>
            </w:r>
          </w:p>
        </w:tc>
      </w:tr>
      <w:tr w:rsidR="00395FF9" w:rsidRPr="00377054" w14:paraId="43441047" w14:textId="77777777" w:rsidTr="009B3490">
        <w:tc>
          <w:tcPr>
            <w:tcW w:w="1963" w:type="dxa"/>
            <w:tcBorders>
              <w:bottom w:val="single" w:sz="4" w:space="0" w:color="auto"/>
            </w:tcBorders>
          </w:tcPr>
          <w:p w14:paraId="04E4E03A" w14:textId="77777777" w:rsidR="00395FF9" w:rsidRPr="00377054" w:rsidRDefault="00395FF9" w:rsidP="00BF3FB1">
            <w:pPr>
              <w:rPr>
                <w:rFonts w:ascii="Cordia New" w:hAnsi="Cordia New" w:cs="Cordia New"/>
                <w:i/>
                <w:iCs/>
                <w:sz w:val="26"/>
                <w:szCs w:val="26"/>
              </w:rPr>
            </w:pPr>
            <w:r w:rsidRPr="00377054">
              <w:rPr>
                <w:rFonts w:ascii="Cordia New" w:hAnsi="Cordia New" w:cs="Cordia New"/>
                <w:i/>
                <w:iCs/>
                <w:sz w:val="26"/>
                <w:szCs w:val="26"/>
              </w:rPr>
              <w:t>Wohlfahrtiimonas</w:t>
            </w:r>
          </w:p>
        </w:tc>
        <w:tc>
          <w:tcPr>
            <w:tcW w:w="1741" w:type="dxa"/>
            <w:tcBorders>
              <w:bottom w:val="single" w:sz="4" w:space="0" w:color="auto"/>
            </w:tcBorders>
          </w:tcPr>
          <w:p w14:paraId="5B7AB93B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</w:p>
        </w:tc>
        <w:tc>
          <w:tcPr>
            <w:tcW w:w="1755" w:type="dxa"/>
            <w:tcBorders>
              <w:bottom w:val="single" w:sz="4" w:space="0" w:color="auto"/>
            </w:tcBorders>
          </w:tcPr>
          <w:p w14:paraId="0E20F410" w14:textId="77777777" w:rsidR="00395FF9" w:rsidRPr="00377054" w:rsidRDefault="00395FF9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  <w:r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>,</w:t>
            </w:r>
            <w:r w:rsidR="00683AB2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lang w:val="en-GB"/>
              </w:rPr>
              <w:t xml:space="preserve"> </w:t>
            </w: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84" w:type="dxa"/>
            <w:tcBorders>
              <w:bottom w:val="single" w:sz="4" w:space="0" w:color="auto"/>
            </w:tcBorders>
          </w:tcPr>
          <w:p w14:paraId="213FC54F" w14:textId="77777777" w:rsidR="00395FF9" w:rsidRPr="00377054" w:rsidRDefault="00116804" w:rsidP="00BF3FB1">
            <w:pPr>
              <w:rPr>
                <w:rFonts w:ascii="Cordia New" w:hAnsi="Cordia New" w:cs="Cordia New"/>
                <w:color w:val="000000" w:themeColor="text1"/>
                <w:sz w:val="26"/>
                <w:szCs w:val="26"/>
              </w:rPr>
            </w:pPr>
            <w:r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</w:rPr>
              <w:t>✓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instrText xml:space="preserve"> ADDIN EN.CITE.DATA </w:instrTex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separate"/>
            </w:r>
            <w:r w:rsidR="00395FF9" w:rsidRPr="00377054">
              <w:rPr>
                <w:rFonts w:ascii="Cordia New" w:eastAsia="MS Mincho" w:hAnsi="Cordia New" w:cs="Cordia New"/>
                <w:noProof/>
                <w:color w:val="000000" w:themeColor="text1"/>
                <w:sz w:val="26"/>
                <w:szCs w:val="26"/>
                <w:vertAlign w:val="superscript"/>
              </w:rPr>
              <w:t>[9]</w:t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  <w:vertAlign w:val="superscript"/>
              </w:rPr>
              <w:fldChar w:fldCharType="end"/>
            </w:r>
            <w:r w:rsidR="00395FF9" w:rsidRPr="00377054">
              <w:rPr>
                <w:rFonts w:ascii="Cordia New" w:eastAsia="MS Mincho" w:hAnsi="Cordia New" w:cs="Cordia New"/>
                <w:color w:val="000000" w:themeColor="text1"/>
                <w:sz w:val="26"/>
                <w:szCs w:val="26"/>
              </w:rPr>
              <w:t xml:space="preserve">, </w:t>
            </w:r>
            <w:r w:rsidR="00395FF9" w:rsidRPr="00377054">
              <w:rPr>
                <w:rFonts w:ascii="MS Mincho" w:eastAsia="MS Mincho" w:hAnsi="MS Mincho" w:cs="MS Mincho"/>
                <w:color w:val="000000" w:themeColor="text1"/>
                <w:sz w:val="26"/>
                <w:szCs w:val="26"/>
                <w:lang w:val="en-GB"/>
              </w:rPr>
              <w:t>✕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268123B8" w14:textId="77777777" w:rsidR="00395FF9" w:rsidRPr="00377054" w:rsidRDefault="00BF3FB1" w:rsidP="00BF3FB1">
            <w:pPr>
              <w:rPr>
                <w:rFonts w:ascii="Cordia New" w:hAnsi="Cordia New" w:cs="Cordia New"/>
                <w:sz w:val="26"/>
                <w:szCs w:val="26"/>
              </w:rPr>
            </w:pP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t>Slifierz et al., 2015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t xml:space="preserve"> 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begin">
                <w:fldData xml:space="preserve">PEVuZE5vdGU+PENpdGU+PEF1dGhvcj5TbGlmaWVyejwvQXV0aG9yPjxZZWFyPjIwMTU8L1llYXI+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=
</w:fldData>
              </w:fldCha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instrText xml:space="preserve"> ADDIN EN.CITE.DATA </w:instrTex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</w:rPr>
              <w:fldChar w:fldCharType="end"/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separate"/>
            </w:r>
            <w:r w:rsidRPr="00377054">
              <w:rPr>
                <w:rFonts w:ascii="Cordia New" w:eastAsia="Times New Roman" w:hAnsi="Cordia New" w:cs="Cordia New"/>
                <w:noProof/>
                <w:color w:val="000000" w:themeColor="text1"/>
                <w:sz w:val="26"/>
                <w:szCs w:val="26"/>
                <w:cs/>
              </w:rPr>
              <w:t>[9]</w:t>
            </w:r>
            <w:r w:rsidRPr="00377054">
              <w:rPr>
                <w:rFonts w:ascii="Cordia New" w:eastAsia="Times New Roman" w:hAnsi="Cordia New" w:cs="Cordia New"/>
                <w:color w:val="000000" w:themeColor="text1"/>
                <w:sz w:val="26"/>
                <w:szCs w:val="26"/>
                <w:cs/>
              </w:rPr>
              <w:fldChar w:fldCharType="end"/>
            </w:r>
          </w:p>
        </w:tc>
      </w:tr>
    </w:tbl>
    <w:p w14:paraId="5F81032E" w14:textId="2C3AFACE" w:rsidR="000276EE" w:rsidRPr="00377054" w:rsidRDefault="000276EE" w:rsidP="005C4533">
      <w:pPr>
        <w:rPr>
          <w:rFonts w:ascii="Cordia New" w:hAnsi="Cordia New" w:cs="Cordia New"/>
          <w:sz w:val="26"/>
          <w:szCs w:val="26"/>
        </w:rPr>
      </w:pPr>
    </w:p>
    <w:sectPr w:rsidR="000276EE" w:rsidRPr="00377054" w:rsidSect="00335220"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wtTQ2MLcwNDAxMDBX0lEKTi0uzszPAykwrAUA6skH5SwAAAA="/>
  </w:docVars>
  <w:rsids>
    <w:rsidRoot w:val="00C529E0"/>
    <w:rsid w:val="000276EE"/>
    <w:rsid w:val="0003104D"/>
    <w:rsid w:val="000565B1"/>
    <w:rsid w:val="00056B04"/>
    <w:rsid w:val="00071164"/>
    <w:rsid w:val="00076A67"/>
    <w:rsid w:val="000E5D52"/>
    <w:rsid w:val="00116804"/>
    <w:rsid w:val="001249A3"/>
    <w:rsid w:val="00127830"/>
    <w:rsid w:val="0013595D"/>
    <w:rsid w:val="0014141A"/>
    <w:rsid w:val="001654B7"/>
    <w:rsid w:val="00172994"/>
    <w:rsid w:val="00191457"/>
    <w:rsid w:val="001B4EFA"/>
    <w:rsid w:val="001E2DFB"/>
    <w:rsid w:val="00241C06"/>
    <w:rsid w:val="0025316E"/>
    <w:rsid w:val="00253307"/>
    <w:rsid w:val="00262F14"/>
    <w:rsid w:val="002A0BBA"/>
    <w:rsid w:val="002B6360"/>
    <w:rsid w:val="002C63A8"/>
    <w:rsid w:val="00304402"/>
    <w:rsid w:val="003154D8"/>
    <w:rsid w:val="00335220"/>
    <w:rsid w:val="00357209"/>
    <w:rsid w:val="0036708E"/>
    <w:rsid w:val="00377054"/>
    <w:rsid w:val="00381C13"/>
    <w:rsid w:val="00395FF9"/>
    <w:rsid w:val="003A5E53"/>
    <w:rsid w:val="00416BF4"/>
    <w:rsid w:val="00416D35"/>
    <w:rsid w:val="004459EE"/>
    <w:rsid w:val="004637F8"/>
    <w:rsid w:val="00471D76"/>
    <w:rsid w:val="00482375"/>
    <w:rsid w:val="00490BA4"/>
    <w:rsid w:val="00492196"/>
    <w:rsid w:val="004924A5"/>
    <w:rsid w:val="004A4A5A"/>
    <w:rsid w:val="004C587E"/>
    <w:rsid w:val="004D0FB8"/>
    <w:rsid w:val="004F1BAA"/>
    <w:rsid w:val="004F308D"/>
    <w:rsid w:val="0054521A"/>
    <w:rsid w:val="005737E3"/>
    <w:rsid w:val="005830D1"/>
    <w:rsid w:val="005A350C"/>
    <w:rsid w:val="005B77AE"/>
    <w:rsid w:val="005C4533"/>
    <w:rsid w:val="005D40CF"/>
    <w:rsid w:val="005D7693"/>
    <w:rsid w:val="005F1E89"/>
    <w:rsid w:val="00600060"/>
    <w:rsid w:val="00617B16"/>
    <w:rsid w:val="00620B34"/>
    <w:rsid w:val="006352D2"/>
    <w:rsid w:val="006376E2"/>
    <w:rsid w:val="006642BB"/>
    <w:rsid w:val="006712B9"/>
    <w:rsid w:val="00683AB2"/>
    <w:rsid w:val="00687B93"/>
    <w:rsid w:val="006E52FE"/>
    <w:rsid w:val="00733235"/>
    <w:rsid w:val="007360F5"/>
    <w:rsid w:val="0074510F"/>
    <w:rsid w:val="0079398B"/>
    <w:rsid w:val="00793A44"/>
    <w:rsid w:val="007B290B"/>
    <w:rsid w:val="007C2928"/>
    <w:rsid w:val="007E207E"/>
    <w:rsid w:val="00826B7C"/>
    <w:rsid w:val="00843BC7"/>
    <w:rsid w:val="008D3CFB"/>
    <w:rsid w:val="009231FE"/>
    <w:rsid w:val="00944D26"/>
    <w:rsid w:val="00957A3C"/>
    <w:rsid w:val="009801A6"/>
    <w:rsid w:val="009931C6"/>
    <w:rsid w:val="00996EA0"/>
    <w:rsid w:val="009B3490"/>
    <w:rsid w:val="009B6CB6"/>
    <w:rsid w:val="00A40461"/>
    <w:rsid w:val="00A66AC9"/>
    <w:rsid w:val="00AB2DC4"/>
    <w:rsid w:val="00AB6A6C"/>
    <w:rsid w:val="00AD2EAA"/>
    <w:rsid w:val="00AD3BA1"/>
    <w:rsid w:val="00AD75EC"/>
    <w:rsid w:val="00B1098F"/>
    <w:rsid w:val="00B31677"/>
    <w:rsid w:val="00B50D3C"/>
    <w:rsid w:val="00B86567"/>
    <w:rsid w:val="00BA61EC"/>
    <w:rsid w:val="00BD1784"/>
    <w:rsid w:val="00BD1FE3"/>
    <w:rsid w:val="00BE12E6"/>
    <w:rsid w:val="00BE4816"/>
    <w:rsid w:val="00BE7B7D"/>
    <w:rsid w:val="00BF356B"/>
    <w:rsid w:val="00BF3FB1"/>
    <w:rsid w:val="00C142D4"/>
    <w:rsid w:val="00C330D9"/>
    <w:rsid w:val="00C37AA3"/>
    <w:rsid w:val="00C47FB0"/>
    <w:rsid w:val="00C51856"/>
    <w:rsid w:val="00C529E0"/>
    <w:rsid w:val="00CD0C5A"/>
    <w:rsid w:val="00CD0F82"/>
    <w:rsid w:val="00CD101A"/>
    <w:rsid w:val="00CD1338"/>
    <w:rsid w:val="00D67863"/>
    <w:rsid w:val="00DB09D7"/>
    <w:rsid w:val="00DC2E32"/>
    <w:rsid w:val="00DC3E38"/>
    <w:rsid w:val="00DD5419"/>
    <w:rsid w:val="00E10D00"/>
    <w:rsid w:val="00E51F40"/>
    <w:rsid w:val="00E73193"/>
    <w:rsid w:val="00EB1D31"/>
    <w:rsid w:val="00EB4F1D"/>
    <w:rsid w:val="00ED126B"/>
    <w:rsid w:val="00EE776C"/>
    <w:rsid w:val="00F04744"/>
    <w:rsid w:val="00F47C38"/>
    <w:rsid w:val="00FB7FAD"/>
    <w:rsid w:val="00FF60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2C98B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30"/>
        <w:lang w:val="en-US" w:eastAsia="ko-KR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529E0"/>
    <w:rPr>
      <w:rFonts w:ascii="Times New Roman" w:eastAsiaTheme="minorHAnsi" w:hAnsi="Times New Roman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529E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683A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6428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83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1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4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D411934D040524EAD6C6D0634C4135D" ma:contentTypeVersion="9" ma:contentTypeDescription="Create a new document." ma:contentTypeScope="" ma:versionID="fccdd905276f8f58f6ed51b1dc1dc3eb">
  <xsd:schema xmlns:xsd="http://www.w3.org/2001/XMLSchema" xmlns:xs="http://www.w3.org/2001/XMLSchema" xmlns:p="http://schemas.microsoft.com/office/2006/metadata/properties" xmlns:ns2="e0243223-a6fa-4c34-9990-78f8b51a28c1" targetNamespace="http://schemas.microsoft.com/office/2006/metadata/properties" ma:root="true" ma:fieldsID="9ed7351dc5b4f0892750f3d4cc9569f6" ns2:_="">
    <xsd:import namespace="e0243223-a6fa-4c34-9990-78f8b51a28c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0243223-a6fa-4c34-9990-78f8b51a28c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987E130-A684-47B8-B055-E11F4880411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A178520-4A76-4A5B-A8B3-034CD2F0C67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0243223-a6fa-4c34-9990-78f8b51a28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110B43B-1193-4184-9BAB-F4BC89B99724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8636</Words>
  <Characters>49227</Characters>
  <Application>Microsoft Office Word</Application>
  <DocSecurity>0</DocSecurity>
  <Lines>410</Lines>
  <Paragraphs>1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Referencesa</vt:lpstr>
    </vt:vector>
  </TitlesOfParts>
  <Company/>
  <LinksUpToDate>false</LinksUpToDate>
  <CharactersWithSpaces>57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nzee</dc:creator>
  <cp:keywords/>
  <dc:description/>
  <cp:lastModifiedBy>Teerasak Art E-kobon</cp:lastModifiedBy>
  <cp:revision>3</cp:revision>
  <dcterms:created xsi:type="dcterms:W3CDTF">2020-11-05T14:15:00Z</dcterms:created>
  <dcterms:modified xsi:type="dcterms:W3CDTF">2020-11-05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D411934D040524EAD6C6D0634C4135D</vt:lpwstr>
  </property>
</Properties>
</file>